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64B2ADD7" w:rsidR="00594767" w:rsidRPr="00927584" w:rsidRDefault="00594767" w:rsidP="00594767">
      <w:pPr>
        <w:spacing w:line="360" w:lineRule="auto"/>
        <w:jc w:val="both"/>
      </w:pPr>
      <w:r w:rsidRPr="00927584">
        <w:t>1. Intraspecific variation exists in a wide range of biological processes</w:t>
      </w:r>
      <w:ins w:id="0" w:author="FRANCISCO DE BORJA JIMENEZ-ALFARO GONZALEZ" w:date="2024-08-20T09:11:00Z" w16du:dateUtc="2024-08-20T07:11:00Z">
        <w:r w:rsidR="0001495D">
          <w:t>,</w:t>
        </w:r>
      </w:ins>
      <w:r w:rsidRPr="00927584">
        <w:t xml:space="preserve"> </w:t>
      </w:r>
      <w:del w:id="1" w:author="FRANCISCO DE BORJA JIMENEZ-ALFARO GONZALEZ" w:date="2024-08-20T09:11:00Z" w16du:dateUtc="2024-08-20T07:11:00Z">
        <w:r w:rsidRPr="00927584" w:rsidDel="0001495D">
          <w:delText>and is the source for</w:delText>
        </w:r>
      </w:del>
      <w:ins w:id="2" w:author="FRANCISCO DE BORJA JIMENEZ-ALFARO GONZALEZ" w:date="2024-08-20T09:11:00Z" w16du:dateUtc="2024-08-20T07:11:00Z">
        <w:r w:rsidR="0001495D">
          <w:t>promoting</w:t>
        </w:r>
      </w:ins>
      <w:r w:rsidRPr="00927584">
        <w:t xml:space="preserve"> species adaptation to environmental changes. </w:t>
      </w:r>
      <w:commentRangeStart w:id="3"/>
      <w:commentRangeStart w:id="4"/>
      <w:r w:rsidRPr="00927584">
        <w:t xml:space="preserve">Plant reproduction by seed relies on seed germination, an irreversible physiological process regulated by environmental temperature and water availability. </w:t>
      </w:r>
      <w:commentRangeEnd w:id="3"/>
      <w:r w:rsidR="0001495D">
        <w:rPr>
          <w:rStyle w:val="Refdecomentario"/>
        </w:rPr>
        <w:commentReference w:id="3"/>
      </w:r>
      <w:commentRangeEnd w:id="4"/>
      <w:r w:rsidR="00AC009E">
        <w:rPr>
          <w:rStyle w:val="Refdecomentario"/>
        </w:rPr>
        <w:commentReference w:id="4"/>
      </w:r>
      <w:r w:rsidRPr="00927584">
        <w:t xml:space="preserve">Intraspecific variation in the thermal thresholds for germination is widespread in seed plants and has been the subject of abundant research. However, much less is known about intraspecific variation in </w:t>
      </w:r>
      <w:del w:id="5" w:author="Diana María Cruz Tejada" w:date="2024-08-22T11:58:00Z" w16du:dateUtc="2024-08-22T09:58:00Z">
        <w:r w:rsidRPr="00927584" w:rsidDel="00AC009E">
          <w:delText xml:space="preserve">the </w:delText>
        </w:r>
      </w:del>
      <w:r w:rsidRPr="00927584">
        <w:t xml:space="preserve">water thresholds for seed germination. </w:t>
      </w:r>
      <w:ins w:id="6" w:author="Diana María Cruz Tejada" w:date="2024-08-22T12:00:00Z" w16du:dateUtc="2024-08-22T10:00:00Z">
        <w:r w:rsidR="00AC009E">
          <w:t xml:space="preserve">Despite that </w:t>
        </w:r>
      </w:ins>
      <w:del w:id="7" w:author="Diana María Cruz Tejada" w:date="2024-08-22T12:00:00Z" w16du:dateUtc="2024-08-22T10:00:00Z">
        <w:r w:rsidRPr="00927584" w:rsidDel="00AC009E">
          <w:delText>T</w:delText>
        </w:r>
      </w:del>
      <w:ins w:id="8" w:author="Diana María Cruz Tejada" w:date="2024-08-22T12:00:00Z" w16du:dateUtc="2024-08-22T10:00:00Z">
        <w:r w:rsidR="00AC009E">
          <w:t>t</w:t>
        </w:r>
      </w:ins>
      <w:r w:rsidRPr="00927584">
        <w:t>he extent and scale of intraspecific variation in the germination base water potential (</w:t>
      </w:r>
      <w:proofErr w:type="spellStart"/>
      <w:r w:rsidRPr="00927584">
        <w:rPr>
          <w:rFonts w:cstheme="minorHAnsi"/>
        </w:rPr>
        <w:t>ψ</w:t>
      </w:r>
      <w:r w:rsidRPr="00927584">
        <w:rPr>
          <w:rFonts w:cstheme="minorHAnsi"/>
          <w:vertAlign w:val="subscript"/>
        </w:rPr>
        <w:t>b</w:t>
      </w:r>
      <w:proofErr w:type="spellEnd"/>
      <w:r w:rsidRPr="00927584">
        <w:t xml:space="preserve"> i.e. the minimum amount of water required for germination) can be of high ecological significance in water-limited ecosystems, </w:t>
      </w:r>
      <w:del w:id="9" w:author="Diana María Cruz Tejada" w:date="2024-08-22T12:00:00Z" w16du:dateUtc="2024-08-22T10:00:00Z">
        <w:r w:rsidRPr="00927584" w:rsidDel="00AC009E">
          <w:delText xml:space="preserve">but this significance </w:delText>
        </w:r>
      </w:del>
      <w:ins w:id="10" w:author="Diana María Cruz Tejada" w:date="2024-08-22T12:00:00Z" w16du:dateUtc="2024-08-22T10:00:00Z">
        <w:r w:rsidR="00AC009E">
          <w:t xml:space="preserve">it </w:t>
        </w:r>
      </w:ins>
      <w:r w:rsidRPr="00927584">
        <w:t>has never been tested at microclimatic scales.</w:t>
      </w:r>
    </w:p>
    <w:p w14:paraId="6D7F9502" w14:textId="00E3A61A"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w:t>
      </w:r>
      <w:del w:id="11" w:author="Diana María Cruz Tejada" w:date="2024-08-22T12:04:00Z" w16du:dateUtc="2024-08-22T10:04:00Z">
        <w:r w:rsidRPr="00927584" w:rsidDel="00584169">
          <w:delText xml:space="preserve">the species </w:delText>
        </w:r>
      </w:del>
      <w:r w:rsidRPr="00927584">
        <w:rPr>
          <w:i/>
          <w:iCs/>
        </w:rPr>
        <w:t xml:space="preserve">Dianthus </w:t>
      </w:r>
      <w:proofErr w:type="spellStart"/>
      <w:r w:rsidRPr="00927584">
        <w:rPr>
          <w:i/>
          <w:iCs/>
        </w:rPr>
        <w:t>langeanus</w:t>
      </w:r>
      <w:proofErr w:type="spellEnd"/>
      <w:r w:rsidRPr="00927584">
        <w:rPr>
          <w:i/>
          <w:iCs/>
        </w:rPr>
        <w:t xml:space="preserve">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proofErr w:type="spellStart"/>
      <w:r w:rsidRPr="00927584">
        <w:rPr>
          <w:rFonts w:cstheme="minorHAnsi"/>
        </w:rPr>
        <w:t>ψ</w:t>
      </w:r>
      <w:r w:rsidRPr="00927584">
        <w:rPr>
          <w:rFonts w:cstheme="minorHAnsi"/>
          <w:vertAlign w:val="subscript"/>
        </w:rPr>
        <w:t>b</w:t>
      </w:r>
      <w:proofErr w:type="spellEnd"/>
      <w:r w:rsidRPr="00927584">
        <w:t xml:space="preserve"> of each subpopulation and tested the expectation that seeds collected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i.e. their germination was more drought-tolerant).</w:t>
      </w:r>
    </w:p>
    <w:p w14:paraId="6D7F9503" w14:textId="3DC2C778" w:rsidR="00594767" w:rsidRPr="00927584" w:rsidRDefault="00594767" w:rsidP="00594767">
      <w:pPr>
        <w:spacing w:line="360" w:lineRule="auto"/>
        <w:jc w:val="both"/>
      </w:pPr>
      <w:r w:rsidRPr="00927584">
        <w:t xml:space="preserve">3. We found significant differences between subpopulations' </w:t>
      </w:r>
      <w:proofErr w:type="spellStart"/>
      <w:r w:rsidRPr="00927584">
        <w:rPr>
          <w:rFonts w:cstheme="minorHAnsi"/>
        </w:rPr>
        <w:t>ψ</w:t>
      </w:r>
      <w:r w:rsidRPr="00927584">
        <w:rPr>
          <w:rFonts w:cstheme="minorHAnsi"/>
          <w:vertAlign w:val="subscript"/>
        </w:rPr>
        <w:t>b</w:t>
      </w:r>
      <w:proofErr w:type="spellEnd"/>
      <w:del w:id="12" w:author="Diana María Cruz Tejada" w:date="2024-08-22T12:06:00Z" w16du:dateUtc="2024-08-22T10:06:00Z">
        <w:r w:rsidRPr="00927584" w:rsidDel="00584169">
          <w:delText>,</w:delText>
        </w:r>
      </w:del>
      <w:ins w:id="13" w:author="Diana María Cruz Tejada" w:date="2024-08-22T12:06:00Z" w16du:dateUtc="2024-08-22T10:06:00Z">
        <w:r w:rsidR="00584169">
          <w:t xml:space="preserve"> (</w:t>
        </w:r>
      </w:ins>
      <w:del w:id="14" w:author="Diana María Cruz Tejada" w:date="2024-08-22T12:06:00Z" w16du:dateUtc="2024-08-22T10:06:00Z">
        <w:r w:rsidRPr="00927584" w:rsidDel="00584169">
          <w:delText xml:space="preserve"> </w:delText>
        </w:r>
      </w:del>
      <w:r w:rsidRPr="00927584">
        <w:t xml:space="preserve">i.e. </w:t>
      </w:r>
      <w:del w:id="15" w:author="Diana María Cruz Tejada" w:date="2024-08-22T12:07:00Z" w16du:dateUtc="2024-08-22T10:07:00Z">
        <w:r w:rsidRPr="00927584" w:rsidDel="00584169">
          <w:delText xml:space="preserve">there was </w:delText>
        </w:r>
      </w:del>
      <w:r w:rsidRPr="00927584">
        <w:t>intraspecific variation in germination responses to water stress</w:t>
      </w:r>
      <w:ins w:id="16" w:author="Diana María Cruz Tejada" w:date="2024-08-22T12:06:00Z" w16du:dateUtc="2024-08-22T10:06:00Z">
        <w:r w:rsidR="00584169">
          <w:t>)</w:t>
        </w:r>
      </w:ins>
      <w:r w:rsidRPr="00927584">
        <w:t xml:space="preserve">. Seeds from warmer and drier subpopulations had lower </w:t>
      </w:r>
      <w:proofErr w:type="spellStart"/>
      <w:r w:rsidRPr="00927584">
        <w:rPr>
          <w:rFonts w:cstheme="minorHAnsi"/>
        </w:rPr>
        <w:t>ψ</w:t>
      </w:r>
      <w:r w:rsidRPr="00927584">
        <w:rPr>
          <w:rFonts w:cstheme="minorHAnsi"/>
          <w:vertAlign w:val="subscript"/>
        </w:rPr>
        <w:t>b</w:t>
      </w:r>
      <w:proofErr w:type="spellEnd"/>
      <w:r w:rsidRPr="00927584">
        <w:t xml:space="preserve">, </w:t>
      </w:r>
      <w:del w:id="17" w:author="Diana María Cruz Tejada" w:date="2024-08-22T12:07:00Z" w16du:dateUtc="2024-08-22T10:07:00Z">
        <w:r w:rsidRPr="00927584" w:rsidDel="00584169">
          <w:delText xml:space="preserve">meaning </w:delText>
        </w:r>
      </w:del>
      <w:ins w:id="18" w:author="Diana María Cruz Tejada" w:date="2024-08-22T12:07:00Z" w16du:dateUtc="2024-08-22T10:07:00Z">
        <w:r w:rsidR="00584169">
          <w:t>indicating a</w:t>
        </w:r>
      </w:ins>
      <w:del w:id="19" w:author="Diana María Cruz Tejada" w:date="2024-08-22T12:07:00Z" w16du:dateUtc="2024-08-22T10:07:00Z">
        <w:r w:rsidRPr="00927584" w:rsidDel="00584169">
          <w:delText>t</w:delText>
        </w:r>
      </w:del>
      <w:ins w:id="20" w:author="Diana María Cruz Tejada" w:date="2024-08-22T12:07:00Z" w16du:dateUtc="2024-08-22T10:07:00Z">
        <w:r w:rsidR="00584169">
          <w:t xml:space="preserve"> </w:t>
        </w:r>
      </w:ins>
      <w:del w:id="21" w:author="Diana María Cruz Tejada" w:date="2024-08-22T12:07:00Z" w16du:dateUtc="2024-08-22T10:07:00Z">
        <w:r w:rsidRPr="00927584" w:rsidDel="00584169">
          <w:delText xml:space="preserve">heir germination was </w:delText>
        </w:r>
      </w:del>
      <w:r w:rsidRPr="00927584">
        <w:t>more drought-tolerant</w:t>
      </w:r>
      <w:ins w:id="22" w:author="Diana María Cruz Tejada" w:date="2024-08-22T12:07:00Z" w16du:dateUtc="2024-08-22T10:07:00Z">
        <w:r w:rsidR="00584169">
          <w:t xml:space="preserve"> germination</w:t>
        </w:r>
      </w:ins>
      <w:r w:rsidRPr="00927584">
        <w:t xml:space="preserve">. These results </w:t>
      </w:r>
      <w:del w:id="23" w:author="CLARA ESPINOSA DEL ALBA" w:date="2024-07-16T08:29:00Z">
        <w:r w:rsidRPr="00927584" w:rsidDel="007319EF">
          <w:delText xml:space="preserve">support </w:delText>
        </w:r>
      </w:del>
      <w:ins w:id="24" w:author="CLARA ESPINOSA DEL ALBA" w:date="2024-07-16T08:29:00Z">
        <w:r w:rsidR="007319EF">
          <w:t>suggest</w:t>
        </w:r>
        <w:r w:rsidR="007319EF" w:rsidRPr="00927584">
          <w:t xml:space="preserve"> </w:t>
        </w:r>
      </w:ins>
      <w:r w:rsidRPr="00927584">
        <w:t xml:space="preserve">that intraspecific variation in the </w:t>
      </w:r>
      <w:proofErr w:type="spellStart"/>
      <w:r w:rsidRPr="00927584">
        <w:rPr>
          <w:rFonts w:cstheme="minorHAnsi"/>
        </w:rPr>
        <w:t>ψ</w:t>
      </w:r>
      <w:r w:rsidRPr="00927584">
        <w:rPr>
          <w:rFonts w:cstheme="minorHAnsi"/>
          <w:vertAlign w:val="subscript"/>
        </w:rPr>
        <w:t>b</w:t>
      </w:r>
      <w:proofErr w:type="spellEnd"/>
      <w:r w:rsidRPr="00927584">
        <w:t xml:space="preserve"> for germination </w:t>
      </w:r>
      <w:del w:id="25" w:author="CLARA ESPINOSA DEL ALBA" w:date="2024-07-16T08:30:00Z">
        <w:r w:rsidRPr="00927584" w:rsidDel="00100F42">
          <w:delText xml:space="preserve">has </w:delText>
        </w:r>
      </w:del>
      <w:ins w:id="26"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0E80A591" w:rsidR="00594767" w:rsidRPr="00927584" w:rsidRDefault="00594767" w:rsidP="00594767">
      <w:pPr>
        <w:spacing w:line="360" w:lineRule="auto"/>
        <w:jc w:val="both"/>
      </w:pPr>
      <w:r w:rsidRPr="00927584">
        <w:t>4. Synthesis: Our results indicate that the germination base water potential is a functional trait</w:t>
      </w:r>
      <w:ins w:id="27" w:author="CLARA ESPINOSA DEL ALBA" w:date="2024-07-16T09:35:00Z">
        <w:r w:rsidR="00783B00">
          <w:t xml:space="preserve"> </w:t>
        </w:r>
      </w:ins>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w:t>
      </w:r>
      <w:ins w:id="28" w:author="Diana María Cruz Tejada" w:date="2024-08-22T12:11:00Z" w16du:dateUtc="2024-08-22T10:11:00Z">
        <w:r w:rsidR="001066DB">
          <w:t xml:space="preserve"> </w:t>
        </w:r>
        <w:r w:rsidR="001066DB" w:rsidRPr="00927584">
          <w:t>potential</w:t>
        </w:r>
      </w:ins>
      <w:r w:rsidRPr="00927584">
        <w:t xml:space="preserve"> adaptation </w:t>
      </w:r>
      <w:del w:id="29" w:author="Diana María Cruz Tejada" w:date="2024-08-22T12:11:00Z" w16du:dateUtc="2024-08-22T10:11:00Z">
        <w:r w:rsidRPr="00927584" w:rsidDel="001066DB">
          <w:delText xml:space="preserve">potential </w:delText>
        </w:r>
      </w:del>
      <w:r w:rsidRPr="00927584">
        <w:t>of seed germination to both</w:t>
      </w:r>
      <w:ins w:id="30" w:author="Diana María Cruz Tejada" w:date="2024-08-22T12:11:00Z" w16du:dateUtc="2024-08-22T10:11:00Z">
        <w:r w:rsidR="001066DB">
          <w:t>,</w:t>
        </w:r>
      </w:ins>
      <w:r w:rsidRPr="00927584">
        <w:t xml:space="preserve">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proofErr w:type="spellStart"/>
      <w:r w:rsidRPr="009F1376">
        <w:rPr>
          <w:lang w:val="es-ES"/>
        </w:rPr>
        <w:t>Optional</w:t>
      </w:r>
      <w:proofErr w:type="spellEnd"/>
      <w:r w:rsidRPr="009F1376">
        <w:rPr>
          <w:lang w:val="es-ES"/>
        </w:rPr>
        <w:t xml:space="preserve"> </w:t>
      </w:r>
      <w:proofErr w:type="spellStart"/>
      <w:r w:rsidRPr="009F1376">
        <w:rPr>
          <w:lang w:val="es-ES"/>
        </w:rPr>
        <w:t>translated</w:t>
      </w:r>
      <w:proofErr w:type="spellEnd"/>
      <w:r w:rsidRPr="009F1376">
        <w:rPr>
          <w:lang w:val="es-ES"/>
        </w:rPr>
        <w:t xml:space="preserve"> </w:t>
      </w:r>
      <w:proofErr w:type="spellStart"/>
      <w:r w:rsidRPr="009F1376">
        <w:rPr>
          <w:lang w:val="es-ES"/>
        </w:rPr>
        <w:t>abstract</w:t>
      </w:r>
      <w:proofErr w:type="spellEnd"/>
      <w:r w:rsidRPr="009F1376">
        <w:rPr>
          <w:lang w:val="es-ES"/>
        </w:rPr>
        <w:t xml:space="preserve"> (</w:t>
      </w:r>
      <w:proofErr w:type="spellStart"/>
      <w:r w:rsidRPr="009F1376">
        <w:rPr>
          <w:lang w:val="es-ES"/>
        </w:rPr>
        <w:t>Spanish</w:t>
      </w:r>
      <w:proofErr w:type="spellEnd"/>
      <w:r w:rsidRPr="009F1376">
        <w:rPr>
          <w:lang w:val="es-ES"/>
        </w:rPr>
        <w:t xml:space="preserve">) </w:t>
      </w:r>
    </w:p>
    <w:p w14:paraId="6D7F9508" w14:textId="77777777" w:rsidR="00594767" w:rsidRPr="00927584" w:rsidRDefault="00594767" w:rsidP="00594767">
      <w:pPr>
        <w:spacing w:line="360" w:lineRule="auto"/>
        <w:jc w:val="both"/>
        <w:rPr>
          <w:lang w:val="es-ES"/>
        </w:rPr>
      </w:pPr>
      <w:r w:rsidRPr="00927584">
        <w:rPr>
          <w:lang w:val="es-ES"/>
        </w:rPr>
        <w:lastRenderedPageBreak/>
        <w:t xml:space="preserve">1. La variación intraespecífica es </w:t>
      </w:r>
      <w:r>
        <w:rPr>
          <w:lang w:val="es-ES"/>
        </w:rPr>
        <w:t xml:space="preserve">una </w:t>
      </w:r>
      <w:r w:rsidRPr="00927584">
        <w:rPr>
          <w:lang w:val="es-ES"/>
        </w:rPr>
        <w:t>parte imprescindible de un amplio abanico de procesos biológicos y es la base la adaptación de las especies a los cambios ambientales. La reproducción de las plantas se basa en la germinación de las semillas, un proceso fisiológico irreversible que es regulado por la temperatura y disponibilidad de agua en el ambiente. La variación 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w:t>
      </w:r>
      <w:proofErr w:type="spellStart"/>
      <w:r w:rsidRPr="00927584">
        <w:rPr>
          <w:lang w:val="es-ES"/>
        </w:rPr>
        <w:t>ψ</w:t>
      </w:r>
      <w:r w:rsidRPr="00927584">
        <w:rPr>
          <w:vertAlign w:val="subscript"/>
          <w:lang w:val="es-ES"/>
        </w:rPr>
        <w:t>b</w:t>
      </w:r>
      <w:proofErr w:type="spellEnd"/>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w:t>
      </w:r>
      <w:proofErr w:type="spellStart"/>
      <w:r w:rsidRPr="00927584">
        <w:rPr>
          <w:lang w:val="es-ES"/>
        </w:rPr>
        <w:t>microgradientes</w:t>
      </w:r>
      <w:proofErr w:type="spellEnd"/>
      <w:r w:rsidRPr="00927584">
        <w:rPr>
          <w:lang w:val="es-ES"/>
        </w:rPr>
        <w:t xml:space="preserve"> locales en ambientes alpinos mediterráneos con estrés hídrico de la Península Ibérica (SW Europa). Muestreamos 18 subpoblaciones de la especie </w:t>
      </w:r>
      <w:proofErr w:type="spellStart"/>
      <w:r w:rsidRPr="00927584">
        <w:rPr>
          <w:i/>
          <w:iCs/>
          <w:lang w:val="es-ES"/>
        </w:rPr>
        <w:t>Dianthus</w:t>
      </w:r>
      <w:proofErr w:type="spellEnd"/>
      <w:r w:rsidRPr="00927584">
        <w:rPr>
          <w:i/>
          <w:iCs/>
          <w:lang w:val="es-ES"/>
        </w:rPr>
        <w:t xml:space="preserve"> </w:t>
      </w:r>
      <w:proofErr w:type="spellStart"/>
      <w:r w:rsidRPr="00927584">
        <w:rPr>
          <w:i/>
          <w:iCs/>
          <w:lang w:val="es-ES"/>
        </w:rPr>
        <w:t>langeanus</w:t>
      </w:r>
      <w:proofErr w:type="spellEnd"/>
      <w:r w:rsidRPr="00927584">
        <w:rPr>
          <w:lang w:val="es-ES"/>
        </w:rPr>
        <w:t xml:space="preserve"> (</w:t>
      </w:r>
      <w:proofErr w:type="spellStart"/>
      <w:r w:rsidRPr="00927584">
        <w:rPr>
          <w:lang w:val="es-ES"/>
        </w:rPr>
        <w:t>Caryophyllaceae</w:t>
      </w:r>
      <w:proofErr w:type="spellEnd"/>
      <w:r w:rsidRPr="00927584">
        <w:rPr>
          <w:lang w:val="es-ES"/>
        </w:rPr>
        <w:t xml:space="preserve">), separadas a intervalos de 10m, y con condiciones </w:t>
      </w:r>
      <w:proofErr w:type="spellStart"/>
      <w:r w:rsidRPr="00927584">
        <w:rPr>
          <w:lang w:val="es-ES"/>
        </w:rPr>
        <w:t>microclimáticas</w:t>
      </w:r>
      <w:proofErr w:type="spellEnd"/>
      <w:r w:rsidRPr="00927584">
        <w:rPr>
          <w:lang w:val="es-ES"/>
        </w:rPr>
        <w:t xml:space="preserve"> contrastantes registradas en campo. Medimos las respuestas de germinación al estrés hídrico usando soluciones de polietilenglicol (PEG). Ajustamos modelos “</w:t>
      </w:r>
      <w:proofErr w:type="spellStart"/>
      <w:r w:rsidRPr="00927584">
        <w:rPr>
          <w:lang w:val="es-ES"/>
        </w:rPr>
        <w:t>hydro</w:t>
      </w:r>
      <w:proofErr w:type="spellEnd"/>
      <w:r w:rsidRPr="00927584">
        <w:rPr>
          <w:lang w:val="es-ES"/>
        </w:rPr>
        <w:t xml:space="preserve">-time” para calcular </w:t>
      </w:r>
      <w:proofErr w:type="spellStart"/>
      <w:r w:rsidRPr="00927584">
        <w:rPr>
          <w:lang w:val="es-ES"/>
        </w:rPr>
        <w:t>ψ</w:t>
      </w:r>
      <w:r w:rsidRPr="00927584">
        <w:rPr>
          <w:vertAlign w:val="subscript"/>
          <w:lang w:val="es-ES"/>
        </w:rPr>
        <w:t>b</w:t>
      </w:r>
      <w:proofErr w:type="spellEnd"/>
      <w:r w:rsidRPr="00927584">
        <w:rPr>
          <w:lang w:val="es-ES"/>
        </w:rPr>
        <w:t xml:space="preserve"> para la germinación en cada subpoblación y examinamos la predicción de que semillas de subpoblaciones con condiciones más cálidas y secas tendrán </w:t>
      </w:r>
      <w:proofErr w:type="spellStart"/>
      <w:r w:rsidRPr="00927584">
        <w:rPr>
          <w:lang w:val="es-ES"/>
        </w:rPr>
        <w:t>ψ</w:t>
      </w:r>
      <w:r w:rsidRPr="00927584">
        <w:rPr>
          <w:vertAlign w:val="subscript"/>
          <w:lang w:val="es-ES"/>
        </w:rPr>
        <w:t>b</w:t>
      </w:r>
      <w:proofErr w:type="spellEnd"/>
      <w:r w:rsidRPr="00927584">
        <w:rPr>
          <w:lang w:val="es-ES"/>
        </w:rPr>
        <w:t xml:space="preserve"> más bajos (i.e. su germinación es más tolerante a la sequía).</w:t>
      </w:r>
    </w:p>
    <w:p w14:paraId="6D7F950A" w14:textId="77777777" w:rsidR="00594767" w:rsidRPr="00927584" w:rsidRDefault="00594767" w:rsidP="00594767">
      <w:pPr>
        <w:spacing w:line="360" w:lineRule="auto"/>
        <w:jc w:val="both"/>
        <w:rPr>
          <w:lang w:val="es-ES"/>
        </w:rPr>
      </w:pPr>
      <w:r w:rsidRPr="00927584">
        <w:rPr>
          <w:lang w:val="es-ES"/>
        </w:rPr>
        <w:t xml:space="preserve">3. Encontramos diferencias significativas entre los </w:t>
      </w:r>
      <w:proofErr w:type="spellStart"/>
      <w:r w:rsidRPr="00927584">
        <w:rPr>
          <w:lang w:val="es-ES"/>
        </w:rPr>
        <w:t>ψ</w:t>
      </w:r>
      <w:r w:rsidRPr="00927584">
        <w:rPr>
          <w:vertAlign w:val="subscript"/>
          <w:lang w:val="es-ES"/>
        </w:rPr>
        <w:t>b</w:t>
      </w:r>
      <w:proofErr w:type="spellEnd"/>
      <w:r w:rsidRPr="00927584">
        <w:rPr>
          <w:lang w:val="es-ES"/>
        </w:rPr>
        <w:t xml:space="preserve"> de las subpoblaciones, i.e. hay variación intraespecífica en la respuesta al estrés hídrico. Semillas de subpoblaciones con condiciones más cálidas y secas tuvieron </w:t>
      </w:r>
      <w:proofErr w:type="spellStart"/>
      <w:r w:rsidRPr="00927584">
        <w:rPr>
          <w:lang w:val="es-ES"/>
        </w:rPr>
        <w:t>ψ</w:t>
      </w:r>
      <w:r w:rsidRPr="00927584">
        <w:rPr>
          <w:vertAlign w:val="subscript"/>
          <w:lang w:val="es-ES"/>
        </w:rPr>
        <w:t>b</w:t>
      </w:r>
      <w:proofErr w:type="spellEnd"/>
      <w:r w:rsidRPr="00927584">
        <w:rPr>
          <w:lang w:val="es-ES"/>
        </w:rPr>
        <w:t xml:space="preserve"> más bajos, lo que significa que su germinación es más tolerante a </w:t>
      </w:r>
      <w:proofErr w:type="spellStart"/>
      <w:r w:rsidRPr="00927584">
        <w:rPr>
          <w:lang w:val="es-ES"/>
        </w:rPr>
        <w:t>a</w:t>
      </w:r>
      <w:proofErr w:type="spellEnd"/>
      <w:r w:rsidRPr="00927584">
        <w:rPr>
          <w:lang w:val="es-ES"/>
        </w:rPr>
        <w:t xml:space="preserve"> la sequía. Estos resultados apoyan la hipótesis que la variación intraespecífica en </w:t>
      </w:r>
      <w:proofErr w:type="spellStart"/>
      <w:r w:rsidRPr="00927584">
        <w:rPr>
          <w:lang w:val="es-ES"/>
        </w:rPr>
        <w:t>ψ</w:t>
      </w:r>
      <w:r w:rsidRPr="00927584">
        <w:rPr>
          <w:vertAlign w:val="subscript"/>
          <w:lang w:val="es-ES"/>
        </w:rPr>
        <w:t>b</w:t>
      </w:r>
      <w:proofErr w:type="spellEnd"/>
      <w:r w:rsidRPr="00927584">
        <w:rPr>
          <w:lang w:val="es-ES"/>
        </w:rPr>
        <w:t xml:space="preserve"> para germinación tiene un significado funcional, incluso a microescala (aprox. 10m).</w:t>
      </w:r>
    </w:p>
    <w:p w14:paraId="6D7F950B" w14:textId="77777777" w:rsidR="00594767" w:rsidRPr="00927584" w:rsidRDefault="00594767" w:rsidP="00594767">
      <w:pPr>
        <w:spacing w:line="360" w:lineRule="auto"/>
        <w:jc w:val="both"/>
        <w:rPr>
          <w:lang w:val="es-ES"/>
        </w:rPr>
      </w:pPr>
      <w:r w:rsidRPr="00927584">
        <w:rPr>
          <w:lang w:val="es-ES"/>
        </w:rPr>
        <w:t xml:space="preserve">4. Síntesis. Nuestros resultados indican que el </w:t>
      </w:r>
      <w:proofErr w:type="spellStart"/>
      <w:r w:rsidRPr="00927584">
        <w:rPr>
          <w:lang w:val="es-ES"/>
        </w:rPr>
        <w:t>ψ</w:t>
      </w:r>
      <w:r w:rsidRPr="00927584">
        <w:rPr>
          <w:vertAlign w:val="subscript"/>
          <w:lang w:val="es-ES"/>
        </w:rPr>
        <w:t>b</w:t>
      </w:r>
      <w:proofErr w:type="spellEnd"/>
      <w:r w:rsidRPr="00927584">
        <w:rPr>
          <w:lang w:val="es-ES"/>
        </w:rPr>
        <w:t xml:space="preserve"> para germinación es un carácter funcional con importantes consecuencias 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3240F85A"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w:t>
      </w:r>
      <w:del w:id="31" w:author="Diana María Cruz Tejada" w:date="2024-08-22T12:18:00Z" w16du:dateUtc="2024-08-22T10:18:00Z">
        <w:r w:rsidRPr="00927584" w:rsidDel="009069DD">
          <w:delText xml:space="preserve"> At the same time, t</w:delText>
        </w:r>
      </w:del>
      <w:ins w:id="32" w:author="Diana María Cruz Tejada" w:date="2024-08-22T12:18:00Z" w16du:dateUtc="2024-08-22T10:18:00Z">
        <w:r w:rsidR="009069DD">
          <w:t>T</w:t>
        </w:r>
      </w:ins>
      <w:r w:rsidRPr="00927584">
        <w:t xml:space="preserve">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del w:id="33" w:author="CLARA ESPINOSA DEL ALBA" w:date="2024-07-16T09:35:00Z">
        <w:r w:rsidRPr="00927584" w:rsidDel="003B6529">
          <w:delText xml:space="preserve">largely </w:delText>
        </w:r>
      </w:del>
      <w:ins w:id="34"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6B1CBA27" w:rsidR="00594767" w:rsidRPr="00927584" w:rsidRDefault="00594767" w:rsidP="00594767">
      <w:pPr>
        <w:autoSpaceDE w:val="0"/>
        <w:autoSpaceDN w:val="0"/>
        <w:adjustRightInd w:val="0"/>
        <w:spacing w:after="0" w:line="360" w:lineRule="auto"/>
        <w:ind w:firstLine="709"/>
        <w:jc w:val="both"/>
      </w:pPr>
      <w:r w:rsidRPr="00927584">
        <w:t>A potential functional role for intraspecific variation in germination responses to water availability</w:t>
      </w:r>
      <w:ins w:id="35" w:author="Diana María Cruz Tejada" w:date="2024-08-22T12:22:00Z" w16du:dateUtc="2024-08-22T10:22:00Z">
        <w:r w:rsidR="009069DD">
          <w:t xml:space="preserve"> is the occurrence of germination during the </w:t>
        </w:r>
        <w:r w:rsidR="009069DD" w:rsidRPr="00927584">
          <w:t>water-available periods</w:t>
        </w:r>
        <w:r w:rsidR="009069DD">
          <w:t xml:space="preserve">, </w:t>
        </w:r>
      </w:ins>
      <w:r w:rsidRPr="00927584">
        <w:t xml:space="preserve"> </w:t>
      </w:r>
      <w:del w:id="36" w:author="Diana María Cruz Tejada" w:date="2024-08-22T12:22:00Z" w16du:dateUtc="2024-08-22T10:22:00Z">
        <w:r w:rsidRPr="00927584" w:rsidDel="009069DD">
          <w:delText xml:space="preserve">could be to match germination with water-available periods, thus </w:delText>
        </w:r>
      </w:del>
      <w:r w:rsidRPr="00927584">
        <w:t xml:space="preserve">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w:t>
      </w:r>
      <w:r w:rsidRPr="00927584">
        <w:lastRenderedPageBreak/>
        <w:t xml:space="preserve">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w:t>
      </w:r>
      <w:proofErr w:type="spellStart"/>
      <w:r w:rsidRPr="00DD3073">
        <w:rPr>
          <w:lang w:val="es-ES"/>
        </w:rPr>
        <w:t>For</w:t>
      </w:r>
      <w:proofErr w:type="spellEnd"/>
      <w:r w:rsidRPr="00DD3073">
        <w:rPr>
          <w:lang w:val="es-ES"/>
        </w:rPr>
        <w:t xml:space="preserve"> </w:t>
      </w:r>
      <w:del w:id="37" w:author="Diana María Cruz Tejada" w:date="2024-08-22T12:39:00Z" w16du:dateUtc="2024-08-22T10:39:00Z">
        <w:r w:rsidRPr="00DD3073" w:rsidDel="00171849">
          <w:rPr>
            <w:lang w:val="es-ES"/>
          </w:rPr>
          <w:delText>example</w:delText>
        </w:r>
      </w:del>
      <w:proofErr w:type="spellStart"/>
      <w:ins w:id="38" w:author="Diana María Cruz Tejada" w:date="2024-08-22T12:39:00Z" w16du:dateUtc="2024-08-22T10:39:00Z">
        <w:r w:rsidR="00171849">
          <w:rPr>
            <w:lang w:val="es-ES"/>
          </w:rPr>
          <w:t>instance</w:t>
        </w:r>
      </w:ins>
      <w:proofErr w:type="spellEnd"/>
      <w:r w:rsidRPr="00DD3073">
        <w:rPr>
          <w:lang w:val="es-ES"/>
        </w:rPr>
        <w:t xml:space="preserve">, </w:t>
      </w:r>
      <w:proofErr w:type="spellStart"/>
      <w:r w:rsidRPr="00DD3073">
        <w:rPr>
          <w:lang w:val="es-ES"/>
        </w:rPr>
        <w:t>results</w:t>
      </w:r>
      <w:proofErr w:type="spellEnd"/>
      <w:r w:rsidRPr="00DD3073">
        <w:rPr>
          <w:lang w:val="es-ES"/>
        </w:rPr>
        <w:t xml:space="preserve"> </w:t>
      </w:r>
      <w:proofErr w:type="spellStart"/>
      <w:r w:rsidRPr="00DD3073">
        <w:rPr>
          <w:lang w:val="es-ES"/>
        </w:rPr>
        <w:t>from</w:t>
      </w:r>
      <w:proofErr w:type="spellEnd"/>
      <w:r w:rsidRPr="00DD3073">
        <w:rPr>
          <w:lang w:val="es-ES"/>
        </w:rPr>
        <w:t xml:space="preserve">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del w:id="39" w:author="Diana María Cruz Tejada" w:date="2024-08-22T12:38:00Z" w16du:dateUtc="2024-08-22T10:38:00Z">
        <w:r w:rsidR="00DF1093" w:rsidRPr="00DF1093" w:rsidDel="00171849">
          <w:rPr>
            <w:noProof/>
          </w:rPr>
          <w:delText>(</w:delText>
        </w:r>
      </w:del>
      <w:r w:rsidR="00DF1093" w:rsidRPr="00DF1093">
        <w:rPr>
          <w:noProof/>
        </w:rPr>
        <w:t xml:space="preserve">Dickman </w:t>
      </w:r>
      <w:r w:rsidR="00DF1093" w:rsidRPr="00DF1093">
        <w:rPr>
          <w:i/>
          <w:noProof/>
        </w:rPr>
        <w:t>et al.</w:t>
      </w:r>
      <w:r w:rsidR="00DF1093" w:rsidRPr="00DF1093">
        <w:rPr>
          <w:noProof/>
        </w:rPr>
        <w:t xml:space="preserve">, </w:t>
      </w:r>
      <w:ins w:id="40" w:author="Diana María Cruz Tejada" w:date="2024-08-22T12:38:00Z" w16du:dateUtc="2024-08-22T10:38:00Z">
        <w:r w:rsidR="00171849">
          <w:rPr>
            <w:noProof/>
          </w:rPr>
          <w:t>(</w:t>
        </w:r>
      </w:ins>
      <w:r w:rsidR="00DF1093" w:rsidRPr="00DF1093">
        <w:rPr>
          <w:noProof/>
        </w:rPr>
        <w:t>2019)</w:t>
      </w:r>
      <w:r w:rsidRPr="00927584">
        <w:fldChar w:fldCharType="end"/>
      </w:r>
      <w:r w:rsidRPr="00927584">
        <w:t xml:space="preserve"> show rapid shifts in regeneration trait means and variance in response to drought, increasing the chance of population survival. </w:t>
      </w:r>
    </w:p>
    <w:p w14:paraId="6D7F9511" w14:textId="4513B84A" w:rsidR="00594767" w:rsidRPr="00927584" w:rsidRDefault="00594767" w:rsidP="00594767">
      <w:pPr>
        <w:autoSpaceDE w:val="0"/>
        <w:autoSpaceDN w:val="0"/>
        <w:adjustRightInd w:val="0"/>
        <w:spacing w:after="0" w:line="360" w:lineRule="auto"/>
        <w:ind w:firstLine="709"/>
        <w:jc w:val="both"/>
      </w:pPr>
      <w:r w:rsidRPr="00927584">
        <w:t>In alpine ecosystems (i.e. areas above the treeline</w:t>
      </w:r>
      <w:ins w:id="41" w:author="Diana María Cruz Tejada" w:date="2024-08-22T12:39:00Z" w16du:dateUtc="2024-08-22T10:39:00Z">
        <w:r w:rsidR="00171849">
          <w:t xml:space="preserve">; </w:t>
        </w:r>
      </w:ins>
      <w:del w:id="42" w:author="Diana María Cruz Tejada" w:date="2024-08-22T12:39:00Z" w16du:dateUtc="2024-08-22T10:39:00Z">
        <w:r w:rsidRPr="00927584" w:rsidDel="00171849">
          <w:delText xml:space="preserve">, </w:delText>
        </w:r>
      </w:del>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del w:id="43" w:author="Diana María Cruz Tejada" w:date="2024-08-22T12:41:00Z" w16du:dateUtc="2024-08-22T10:41:00Z">
        <w:r w:rsidRPr="00927584" w:rsidDel="00171849">
          <w:delText>Because of these same microclimatic gradients</w:delText>
        </w:r>
      </w:del>
      <w:ins w:id="44" w:author="Diana María Cruz Tejada" w:date="2024-08-22T12:41:00Z" w16du:dateUtc="2024-08-22T10:41:00Z">
        <w:r w:rsidR="00171849">
          <w:t>Therefore</w:t>
        </w:r>
      </w:ins>
      <w:r w:rsidRPr="00927584">
        <w:t xml:space="preserve">,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671B22AB"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xml:space="preserve">. </w:t>
      </w:r>
      <w:ins w:id="45" w:author="Diana María Cruz Tejada" w:date="2024-08-22T12:45:00Z" w16du:dateUtc="2024-08-22T10:45:00Z">
        <w:r w:rsidR="00171849">
          <w:t>Within</w:t>
        </w:r>
      </w:ins>
      <w:del w:id="46" w:author="Diana María Cruz Tejada" w:date="2024-08-22T12:45:00Z" w16du:dateUtc="2024-08-22T10:45:00Z">
        <w:r w:rsidRPr="00927584" w:rsidDel="00171849">
          <w:delText>In</w:delText>
        </w:r>
      </w:del>
      <w:r w:rsidRPr="00927584">
        <w:t xml:space="preserve"> the hydro-time framework, </w:t>
      </w:r>
      <w:del w:id="47" w:author="Diana María Cruz Tejada" w:date="2024-08-22T12:45:00Z" w16du:dateUtc="2024-08-22T10:45:00Z">
        <w:r w:rsidRPr="00927584" w:rsidDel="00171849">
          <w:delText xml:space="preserve">for </w:delText>
        </w:r>
      </w:del>
      <w:r w:rsidRPr="00927584">
        <w:t xml:space="preserve">germination </w:t>
      </w:r>
      <w:ins w:id="48" w:author="Diana María Cruz Tejada" w:date="2024-08-22T12:45:00Z" w16du:dateUtc="2024-08-22T10:45:00Z">
        <w:r w:rsidR="00171849">
          <w:t xml:space="preserve">occurs </w:t>
        </w:r>
      </w:ins>
      <w:del w:id="49" w:author="Diana María Cruz Tejada" w:date="2024-08-22T12:45:00Z" w16du:dateUtc="2024-08-22T10:45:00Z">
        <w:r w:rsidRPr="00927584" w:rsidDel="00171849">
          <w:delText>to happen,</w:delText>
        </w:r>
      </w:del>
      <w:ins w:id="50" w:author="Diana María Cruz Tejada" w:date="2024-08-22T12:45:00Z" w16du:dateUtc="2024-08-22T10:45:00Z">
        <w:r w:rsidR="00171849">
          <w:t xml:space="preserve">when </w:t>
        </w:r>
      </w:ins>
      <w:del w:id="51" w:author="Diana María Cruz Tejada" w:date="2024-08-22T12:45:00Z" w16du:dateUtc="2024-08-22T10:45:00Z">
        <w:r w:rsidRPr="00927584" w:rsidDel="00171849">
          <w:delText xml:space="preserve"> </w:delText>
        </w:r>
      </w:del>
      <w:r w:rsidRPr="00927584">
        <w:t>water availability in the environment must surpass a specific threshold (i.e. the base water potential,</w:t>
      </w:r>
      <w:r w:rsidRPr="00927584">
        <w:rPr>
          <w:rFonts w:cstheme="minorHAnsi"/>
        </w:rPr>
        <w:t xml:space="preserve"> </w:t>
      </w:r>
      <w:proofErr w:type="spellStart"/>
      <w:r w:rsidRPr="00927584">
        <w:rPr>
          <w:rFonts w:cstheme="minorHAnsi"/>
        </w:rPr>
        <w:t>ψ</w:t>
      </w:r>
      <w:r w:rsidRPr="00927584">
        <w:rPr>
          <w:rFonts w:cstheme="minorHAnsi"/>
          <w:vertAlign w:val="subscript"/>
        </w:rPr>
        <w:t>b</w:t>
      </w:r>
      <w:proofErr w:type="spellEnd"/>
      <w:r w:rsidRPr="00927584">
        <w:t xml:space="preserve">). Each seed in a population has its own value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del w:id="52" w:author="Diana María Cruz Tejada" w:date="2024-08-22T12:46:00Z" w16du:dateUtc="2024-08-22T10:46:00Z">
        <w:r w:rsidRPr="00927584" w:rsidDel="00171849">
          <w:rPr>
            <w:rFonts w:cstheme="minorHAnsi"/>
          </w:rPr>
          <w:delText xml:space="preserve">and </w:delText>
        </w:r>
      </w:del>
      <w:r w:rsidRPr="00927584">
        <w:rPr>
          <w:rFonts w:cstheme="minorHAnsi"/>
        </w:rPr>
        <w:t>therefore</w:t>
      </w:r>
      <w:ins w:id="53" w:author="Diana María Cruz Tejada" w:date="2024-08-22T12:46:00Z" w16du:dateUtc="2024-08-22T10:46:00Z">
        <w:r w:rsidR="00171849">
          <w:rPr>
            <w:rFonts w:cstheme="minorHAnsi"/>
          </w:rPr>
          <w:t>,</w:t>
        </w:r>
      </w:ins>
      <w:r w:rsidRPr="00927584">
        <w:rPr>
          <w:rFonts w:cstheme="minorHAnsi"/>
        </w:rPr>
        <w:t xml:space="preserve"> calculating this parameter and its variation allows </w:t>
      </w:r>
      <w:del w:id="54" w:author="Diana María Cruz Tejada" w:date="2024-08-22T12:46:00Z" w16du:dateUtc="2024-08-22T10:46:00Z">
        <w:r w:rsidRPr="00927584" w:rsidDel="00171849">
          <w:rPr>
            <w:rFonts w:cstheme="minorHAnsi"/>
          </w:rPr>
          <w:delText>to test</w:delText>
        </w:r>
      </w:del>
      <w:ins w:id="55" w:author="Diana María Cruz Tejada" w:date="2024-08-22T12:46:00Z" w16du:dateUtc="2024-08-22T10:46:00Z">
        <w:r w:rsidR="00171849">
          <w:rPr>
            <w:rFonts w:cstheme="minorHAnsi"/>
          </w:rPr>
          <w:t>testing</w:t>
        </w:r>
      </w:ins>
      <w:r w:rsidRPr="00927584">
        <w:rPr>
          <w:rFonts w:cstheme="minorHAnsi"/>
        </w:rPr>
        <w:t xml:space="preserve">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56" w:author="CLARA ESPINOSA DEL ALBA" w:date="2024-08-05T15:14:00Z">
        <w:r w:rsidR="00D23554">
          <w:t xml:space="preserve"> with the aim </w:t>
        </w:r>
        <w:r w:rsidR="00650ADB">
          <w:t>to describe</w:t>
        </w:r>
        <w:r w:rsidR="007A6B49">
          <w:t xml:space="preserve"> how</w:t>
        </w:r>
      </w:ins>
      <w:ins w:id="57" w:author="CLARA ESPINOSA DEL ALBA" w:date="2024-08-05T15:19:00Z">
        <w:r w:rsidR="00C33CD2">
          <w:t xml:space="preserve"> germination</w:t>
        </w:r>
      </w:ins>
      <w:ins w:id="58" w:author="CLARA ESPINOSA DEL ALBA" w:date="2024-08-05T15:20:00Z">
        <w:r w:rsidR="007C0FA5">
          <w:t xml:space="preserve"> </w:t>
        </w:r>
        <w:r w:rsidR="00B06326">
          <w:t>base water potential varies</w:t>
        </w:r>
      </w:ins>
      <w:r w:rsidRPr="00927584">
        <w:t xml:space="preserve"> along </w:t>
      </w:r>
      <w:del w:id="59" w:author="CLARA ESPINOSA DEL ALBA" w:date="2024-08-05T15:20:00Z">
        <w:r w:rsidRPr="00927584" w:rsidDel="00B06326">
          <w:delText xml:space="preserve">a </w:delText>
        </w:r>
      </w:del>
      <w:ins w:id="60" w:author="CLARA ESPINOSA DEL ALBA" w:date="2024-08-05T15:20:00Z">
        <w:r w:rsidR="00B06326">
          <w:t>local</w:t>
        </w:r>
        <w:r w:rsidR="00B06326" w:rsidRPr="00927584">
          <w:t xml:space="preserve"> </w:t>
        </w:r>
      </w:ins>
      <w:r w:rsidRPr="00927584">
        <w:t>microclimatic gradient</w:t>
      </w:r>
      <w:ins w:id="61"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del w:id="62" w:author="CLARA ESPINOSA DEL ALBA" w:date="2024-08-05T15:21:00Z">
        <w:r w:rsidRPr="00927584" w:rsidDel="00591985">
          <w:delText>Our hypothesis was</w:delText>
        </w:r>
      </w:del>
      <w:ins w:id="63" w:author="CLARA ESPINOSA DEL ALBA" w:date="2024-08-05T15:21:00Z">
        <w:r w:rsidR="00591985">
          <w:t>We hypothesised</w:t>
        </w:r>
      </w:ins>
      <w:r w:rsidRPr="00927584">
        <w:t xml:space="preserve"> that germination responses to water stress would show functional intraspecific variation along local gradients of water availability</w:t>
      </w:r>
      <w:ins w:id="64" w:author="Diana María Cruz Tejada" w:date="2024-08-22T12:49:00Z" w16du:dateUtc="2024-08-22T10:49:00Z">
        <w:r w:rsidR="00510C76">
          <w:t xml:space="preserve">, expecting </w:t>
        </w:r>
      </w:ins>
      <w:del w:id="65" w:author="Diana María Cruz Tejada" w:date="2024-08-22T12:49:00Z" w16du:dateUtc="2024-08-22T10:49:00Z">
        <w:r w:rsidRPr="00927584" w:rsidDel="00510C76">
          <w:delText xml:space="preserve">. </w:delText>
        </w:r>
        <w:r w:rsidR="0001495D" w:rsidRPr="00927584" w:rsidDel="00510C76">
          <w:delText>We</w:delText>
        </w:r>
        <w:r w:rsidRPr="00927584" w:rsidDel="00510C76">
          <w:delText xml:space="preserve"> expected </w:delText>
        </w:r>
      </w:del>
      <w:r w:rsidRPr="00927584">
        <w:t xml:space="preserve">lower </w:t>
      </w:r>
      <w:proofErr w:type="spellStart"/>
      <w:r w:rsidRPr="00927584">
        <w:rPr>
          <w:rFonts w:cstheme="minorHAnsi"/>
        </w:rPr>
        <w:t>ψ</w:t>
      </w:r>
      <w:r w:rsidRPr="00927584">
        <w:rPr>
          <w:rFonts w:cstheme="minorHAnsi"/>
          <w:vertAlign w:val="subscript"/>
        </w:rPr>
        <w:t>b</w:t>
      </w:r>
      <w:proofErr w:type="spellEnd"/>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6" w14:textId="77073385" w:rsidR="00594767" w:rsidRDefault="00594767" w:rsidP="00DB6288">
      <w:pPr>
        <w:spacing w:line="360" w:lineRule="auto"/>
        <w:ind w:firstLine="709"/>
        <w:jc w:val="both"/>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66" w:name="_Hlk153186664"/>
      <w:r w:rsidRPr="00927584">
        <w:rPr>
          <w:i/>
          <w:iCs/>
        </w:rPr>
        <w:t>D. langeanus</w:t>
      </w:r>
      <w:bookmarkEnd w:id="66"/>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xml:space="preserve">. This mountain system includes summits above 2500 m </w:t>
      </w:r>
      <w:proofErr w:type="spellStart"/>
      <w:r w:rsidRPr="00927584">
        <w:rPr>
          <w:rFonts w:cstheme="minorHAnsi"/>
        </w:rPr>
        <w:t>a.s.l</w:t>
      </w:r>
      <w:proofErr w:type="spellEnd"/>
      <w:r w:rsidRPr="00927584">
        <w:rPr>
          <w:rFonts w:cstheme="minorHAnsi"/>
        </w:rPr>
        <w:t xml:space="preserve">. and the treeline in acid soil climbs up to 1650 m </w:t>
      </w:r>
      <w:proofErr w:type="spellStart"/>
      <w:r w:rsidRPr="00927584">
        <w:rPr>
          <w:rFonts w:cstheme="minorHAnsi"/>
        </w:rPr>
        <w:t>a.s.l</w:t>
      </w:r>
      <w:proofErr w:type="spellEnd"/>
      <w:r w:rsidRPr="00927584">
        <w:rPr>
          <w:rFonts w:cstheme="minorHAnsi"/>
        </w:rPr>
        <w:t>.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tulo3"/>
        <w:spacing w:line="360" w:lineRule="auto"/>
        <w:jc w:val="both"/>
      </w:pPr>
      <w:r w:rsidRPr="00927584">
        <w:t>2.2. Field sampling</w:t>
      </w:r>
    </w:p>
    <w:p w14:paraId="6D7F951A" w14:textId="7B48598A" w:rsidR="00594767" w:rsidRDefault="00594767" w:rsidP="00DB6288">
      <w:pPr>
        <w:spacing w:line="360" w:lineRule="auto"/>
        <w:ind w:firstLine="709"/>
        <w:jc w:val="both"/>
      </w:pPr>
      <w:r w:rsidRPr="00927584">
        <w:t xml:space="preserve">We established a systematic sampling across four nearby summits above 2000 m </w:t>
      </w:r>
      <w:proofErr w:type="spellStart"/>
      <w:r w:rsidRPr="00927584">
        <w:t>a.s.l</w:t>
      </w:r>
      <w:proofErr w:type="spellEnd"/>
      <w:r w:rsidRPr="00927584">
        <w:t xml:space="preserve">.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w:t>
      </w:r>
      <w:proofErr w:type="spellStart"/>
      <w:r w:rsidRPr="00927584">
        <w:t>Microlog</w:t>
      </w:r>
      <w:proofErr w:type="spellEnd"/>
      <w:r w:rsidRPr="00927584">
        <w:t xml:space="preserve"> SP3 datalogger, with hourly records of soil temperature and soil water potential (</w:t>
      </w:r>
      <w:proofErr w:type="spellStart"/>
      <w:r w:rsidRPr="00927584">
        <w:t>MicroLog</w:t>
      </w:r>
      <w:proofErr w:type="spellEnd"/>
      <w:r w:rsidRPr="00927584">
        <w:t xml:space="preserve">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xml:space="preserve">; water potential measurements with two </w:t>
      </w:r>
      <w:proofErr w:type="spellStart"/>
      <w:r w:rsidRPr="00927584">
        <w:rPr>
          <w:rFonts w:eastAsiaTheme="majorEastAsia"/>
        </w:rPr>
        <w:t>Delmhorst</w:t>
      </w:r>
      <w:proofErr w:type="spellEnd"/>
      <w:r w:rsidRPr="00927584">
        <w:rPr>
          <w:rFonts w:eastAsiaTheme="majorEastAsia"/>
        </w:rPr>
        <w:t xml:space="preserve"> gypsum sensors measuring range from -0.1 to -15 bars – permanent wilting point; records every hour</w:t>
      </w:r>
      <w:r w:rsidRPr="00927584">
        <w:t xml:space="preserve">). The recording period for the </w:t>
      </w:r>
      <w:proofErr w:type="spellStart"/>
      <w:r w:rsidRPr="00927584">
        <w:t>Microlog</w:t>
      </w:r>
      <w:proofErr w:type="spellEnd"/>
      <w:r w:rsidRPr="00927584">
        <w:t xml:space="preserve"> SP3 went from June 2021 to </w:t>
      </w:r>
      <w:del w:id="67" w:author="CLARA ESPINOSA DEL ALBA" w:date="2024-07-16T11:11:00Z">
        <w:r w:rsidRPr="00927584" w:rsidDel="00ED5059">
          <w:delText xml:space="preserve">November </w:delText>
        </w:r>
      </w:del>
      <w:ins w:id="68" w:author="CLARA ESPINOSA DEL ALBA" w:date="2024-07-16T11:11:00Z">
        <w:r w:rsidR="00ED5059">
          <w:t>April</w:t>
        </w:r>
        <w:r w:rsidR="00ED5059" w:rsidRPr="00927584">
          <w:t xml:space="preserve"> </w:t>
        </w:r>
      </w:ins>
      <w:r w:rsidRPr="00927584">
        <w:t>202</w:t>
      </w:r>
      <w:ins w:id="69" w:author="CLARA ESPINOSA DEL ALBA" w:date="2024-07-16T11:11:00Z">
        <w:r w:rsidR="00ED5059">
          <w:t>4</w:t>
        </w:r>
      </w:ins>
      <w:del w:id="70" w:author="CLARA ESPINOSA DEL ALBA" w:date="2024-07-16T11:11:00Z">
        <w:r w:rsidRPr="00927584" w:rsidDel="00ED5059">
          <w:delText>3</w:delText>
        </w:r>
      </w:del>
      <w:r w:rsidRPr="00927584">
        <w:t xml:space="preserve"> (raw data available in GitHub repository)</w:t>
      </w:r>
      <w:ins w:id="71" w:author="CLARA ESPINOSA DEL ALBA" w:date="2024-07-16T11:20:00Z">
        <w:r w:rsidR="000A668E">
          <w:t xml:space="preserve">; in </w:t>
        </w:r>
      </w:ins>
      <w:ins w:id="72" w:author="CLARA ESPINOSA DEL ALBA" w:date="2024-07-16T11:25:00Z">
        <w:r w:rsidR="00755D9D">
          <w:t xml:space="preserve">June </w:t>
        </w:r>
      </w:ins>
      <w:ins w:id="73" w:author="CLARA ESPINOSA DEL ALBA" w:date="2024-07-16T11:20:00Z">
        <w:r w:rsidR="000A668E">
          <w:t xml:space="preserve">2022, </w:t>
        </w:r>
      </w:ins>
      <w:r w:rsidR="0001495D">
        <w:t>two</w:t>
      </w:r>
      <w:ins w:id="74" w:author="CLARA ESPINOSA DEL ALBA" w:date="2024-07-16T11:20:00Z">
        <w:r w:rsidR="000A668E">
          <w:t xml:space="preserve"> extra </w:t>
        </w:r>
        <w:proofErr w:type="spellStart"/>
        <w:r w:rsidR="000A668E">
          <w:t>Microlog</w:t>
        </w:r>
        <w:proofErr w:type="spellEnd"/>
        <w:r w:rsidR="000A668E">
          <w:t xml:space="preserve"> SP3 were buried </w:t>
        </w:r>
      </w:ins>
      <w:ins w:id="75" w:author="CLARA ESPINOSA DEL ALBA" w:date="2024-07-16T11:21:00Z">
        <w:r w:rsidR="006678CE">
          <w:t>in each summit to cover spatial microclimatic variation</w:t>
        </w:r>
      </w:ins>
      <w:ins w:id="76" w:author="CLARA ESPINOSA DEL ALBA" w:date="2024-07-16T11:25:00Z">
        <w:r w:rsidR="00755D9D">
          <w:t xml:space="preserve"> in colder and warmer extremes</w:t>
        </w:r>
      </w:ins>
      <w:ins w:id="77" w:author="CLARA ESPINOSA DEL ALBA" w:date="2024-07-16T11:21:00Z">
        <w:r w:rsidR="006678CE">
          <w:t>. W</w:t>
        </w:r>
      </w:ins>
      <w:ins w:id="78" w:author="CLARA ESPINOSA DEL ALBA" w:date="2024-07-16T11:11:00Z">
        <w:r w:rsidR="005E789E">
          <w:t xml:space="preserve">ithin each </w:t>
        </w:r>
        <w:proofErr w:type="spellStart"/>
        <w:r w:rsidR="005E789E">
          <w:t>Microlog</w:t>
        </w:r>
        <w:proofErr w:type="spellEnd"/>
        <w:r w:rsidR="005E789E">
          <w:t xml:space="preserve"> SP3</w:t>
        </w:r>
      </w:ins>
      <w:ins w:id="79" w:author="CLARA ESPINOSA DEL ALBA" w:date="2024-07-16T11:21:00Z">
        <w:r w:rsidR="006678CE">
          <w:t>,</w:t>
        </w:r>
      </w:ins>
      <w:ins w:id="80" w:author="CLARA ESPINOSA DEL ALBA" w:date="2024-07-16T11:11:00Z">
        <w:r w:rsidR="005E789E">
          <w:t xml:space="preserve"> </w:t>
        </w:r>
      </w:ins>
      <w:ins w:id="81" w:author="CLARA ESPINOSA DEL ALBA" w:date="2024-07-16T11:21:00Z">
        <w:r w:rsidR="006678CE">
          <w:t xml:space="preserve">the </w:t>
        </w:r>
      </w:ins>
      <w:ins w:id="82" w:author="CLARA ESPINOSA DEL ALBA" w:date="2024-07-16T11:12:00Z">
        <w:r w:rsidR="005E789E">
          <w:t>gypsum sensor</w:t>
        </w:r>
      </w:ins>
      <w:ins w:id="83" w:author="CLARA ESPINOSA DEL ALBA" w:date="2024-07-16T11:16:00Z">
        <w:r w:rsidR="00B7033B">
          <w:t>s</w:t>
        </w:r>
      </w:ins>
      <w:ins w:id="84"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85" w:author="CLARA ESPINOSA DEL ALBA" w:date="2024-07-16T11:18:00Z">
        <w:r w:rsidR="00345D70">
          <w:t>thus,</w:t>
        </w:r>
      </w:ins>
      <w:ins w:id="86" w:author="CLARA ESPINOSA DEL ALBA" w:date="2024-07-16T11:12:00Z">
        <w:r w:rsidR="00D47B57">
          <w:t xml:space="preserve"> we decided to calculate </w:t>
        </w:r>
        <w:r w:rsidR="008F1AB8">
          <w:t xml:space="preserve">a mean WP measurement per each </w:t>
        </w:r>
        <w:proofErr w:type="spellStart"/>
        <w:r w:rsidR="008F1AB8">
          <w:t>Microlo</w:t>
        </w:r>
      </w:ins>
      <w:ins w:id="87" w:author="CLARA ESPINOSA DEL ALBA" w:date="2024-07-16T11:13:00Z">
        <w:r w:rsidR="008F1AB8">
          <w:t>g</w:t>
        </w:r>
        <w:proofErr w:type="spellEnd"/>
        <w:r w:rsidR="008F1AB8">
          <w:t xml:space="preserve"> SP3</w:t>
        </w:r>
      </w:ins>
      <w:ins w:id="88" w:author="CLARA ESPINOSA DEL ALBA" w:date="2024-07-16T11:16:00Z">
        <w:r w:rsidR="00B7033B">
          <w:t xml:space="preserve"> logger</w:t>
        </w:r>
      </w:ins>
      <w:r w:rsidRPr="00927584">
        <w:t>.</w:t>
      </w:r>
      <w:ins w:id="89" w:author="CLARA ESPINOSA DEL ALBA" w:date="2024-07-16T11:13:00Z">
        <w:r w:rsidR="00C03B70">
          <w:t xml:space="preserve"> Additionally, to avoid misleading WP measures we focused only on </w:t>
        </w:r>
      </w:ins>
      <w:ins w:id="90" w:author="CLARA ESPINOSA DEL ALBA" w:date="2024-07-16T11:15:00Z">
        <w:r w:rsidR="006B1BA7">
          <w:t xml:space="preserve">the </w:t>
        </w:r>
      </w:ins>
      <w:ins w:id="91" w:author="CLARA ESPINOSA DEL ALBA" w:date="2024-07-16T11:13:00Z">
        <w:r w:rsidR="00C03B70">
          <w:t>growing se</w:t>
        </w:r>
      </w:ins>
      <w:ins w:id="92" w:author="CLARA ESPINOSA DEL ALBA" w:date="2024-07-16T11:14:00Z">
        <w:r w:rsidR="00C03B70">
          <w:t>ason period</w:t>
        </w:r>
      </w:ins>
      <w:r w:rsidR="0001495D">
        <w:t xml:space="preserve"> in 2022 and 2023</w:t>
      </w:r>
      <w:r w:rsidR="00C03B70">
        <w:t xml:space="preserve">, </w:t>
      </w:r>
      <w:r w:rsidR="0001495D">
        <w:t xml:space="preserve">i.e. </w:t>
      </w:r>
      <w:ins w:id="93" w:author="CLARA ESPINOSA DEL ALBA" w:date="2024-07-16T11:14:00Z">
        <w:r w:rsidR="00C03B70">
          <w:t xml:space="preserve">from </w:t>
        </w:r>
        <w:r w:rsidR="00B97144">
          <w:t>April to September</w:t>
        </w:r>
      </w:ins>
      <w:ins w:id="94" w:author="CLARA ESPINOSA DEL ALBA" w:date="2024-07-16T11:25:00Z">
        <w:r w:rsidR="00755D9D">
          <w:t>, avoiding periods with</w:t>
        </w:r>
      </w:ins>
      <w:r w:rsidR="0001495D">
        <w:t xml:space="preserve"> daily main temperatures</w:t>
      </w:r>
      <w:ins w:id="95" w:author="CLARA ESPINOSA DEL ALBA" w:date="2024-07-16T11:25:00Z">
        <w:r w:rsidR="00755D9D">
          <w:t xml:space="preserve"> below 0 </w:t>
        </w:r>
      </w:ins>
      <w:ins w:id="96" w:author="CLARA ESPINOSA DEL ALBA" w:date="2024-07-16T11:26:00Z">
        <w:r w:rsidR="00E31540" w:rsidRPr="00927584">
          <w:t>°C</w:t>
        </w:r>
      </w:ins>
      <w:ins w:id="97" w:author="CLARA ESPINOSA DEL ALBA" w:date="2024-07-16T11:14:00Z">
        <w:r w:rsidR="00B97144">
          <w:t>. This was done because frozen soil also gives</w:t>
        </w:r>
      </w:ins>
      <w:ins w:id="98" w:author="CLARA ESPINOSA DEL ALBA" w:date="2024-07-16T11:15:00Z">
        <w:r w:rsidR="00824B81">
          <w:t xml:space="preserve"> negative WP values as plants suffer a “physiological drought”</w:t>
        </w:r>
      </w:ins>
      <w:ins w:id="99" w:author="CLARA ESPINOSA DEL ALBA" w:date="2024-08-20T10:04:00Z" w16du:dateUtc="2024-08-20T08:04:00Z">
        <w:r w:rsidR="00DB6288">
          <w:t xml:space="preserve"> w</w:t>
        </w:r>
      </w:ins>
      <w:ins w:id="100" w:author="CLARA ESPINOSA DEL ALBA" w:date="2024-08-20T10:04:00Z">
        <w:r w:rsidR="00DB6288" w:rsidRPr="00DB6288">
          <w:t>hich is mostly unrelated to plant growth, seed production and germination</w:t>
        </w:r>
      </w:ins>
      <w:ins w:id="101" w:author="CLARA ESPINOSA DEL ALBA" w:date="2024-08-20T10:04:00Z" w16du:dateUtc="2024-08-20T08:04:00Z">
        <w:r w:rsidR="00DB6288">
          <w:t xml:space="preserve">. </w:t>
        </w:r>
      </w:ins>
      <w:del w:id="102" w:author="CLARA ESPINOSA DEL ALBA" w:date="2024-08-20T10:04:00Z" w16du:dateUtc="2024-08-20T08:04:00Z">
        <w:r w:rsidRPr="00927584" w:rsidDel="00DB6288">
          <w:delText xml:space="preserve"> </w:delText>
        </w:r>
      </w:del>
      <w:r w:rsidRPr="00927584">
        <w:t xml:space="preserve">To measure the spatial microenvironmental </w:t>
      </w:r>
      <w:r w:rsidRPr="00927584">
        <w:lastRenderedPageBreak/>
        <w:t>gradients we 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xml:space="preserve">. We also sampled species composition in these plots and buried, at 5 cm deep, </w:t>
      </w:r>
      <w:proofErr w:type="spellStart"/>
      <w:r w:rsidRPr="00927584">
        <w:t>iButton</w:t>
      </w:r>
      <w:proofErr w:type="spellEnd"/>
      <w:r w:rsidRPr="00927584">
        <w:t xml:space="preserve"> dataloggers (</w:t>
      </w:r>
      <w:proofErr w:type="spellStart"/>
      <w:r w:rsidRPr="00927584">
        <w:rPr>
          <w:rFonts w:eastAsiaTheme="majorEastAsia"/>
        </w:rPr>
        <w:t>Thermochron</w:t>
      </w:r>
      <w:proofErr w:type="spellEnd"/>
      <w:r w:rsidRPr="00927584">
        <w:rPr>
          <w:rFonts w:eastAsiaTheme="majorEastAsia"/>
        </w:rPr>
        <w:t xml:space="preserve">, </w:t>
      </w:r>
      <w:proofErr w:type="spellStart"/>
      <w:r w:rsidRPr="00927584">
        <w:rPr>
          <w:rFonts w:eastAsiaTheme="majorEastAsia"/>
        </w:rPr>
        <w:t>iButton</w:t>
      </w:r>
      <w:proofErr w:type="spellEnd"/>
      <w:r w:rsidRPr="00927584">
        <w:rPr>
          <w:rFonts w:eastAsiaTheme="majorEastAsia"/>
        </w:rPr>
        <w:t xml:space="preserve">,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xml:space="preserve">). The recording period for the </w:t>
      </w:r>
      <w:proofErr w:type="spellStart"/>
      <w:r w:rsidRPr="00927584">
        <w:t>iButtons</w:t>
      </w:r>
      <w:proofErr w:type="spellEnd"/>
      <w:r w:rsidRPr="00927584">
        <w:t xml:space="preserve">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w:t>
      </w:r>
      <w:proofErr w:type="spellStart"/>
      <w:r w:rsidRPr="00927584">
        <w:t>MicroLog</w:t>
      </w:r>
      <w:proofErr w:type="spellEnd"/>
      <w:r w:rsidRPr="00927584">
        <w:t xml:space="preserve"> SP3 was damaged</w:t>
      </w:r>
      <w:ins w:id="103" w:author="CLARA ESPINOSA DEL ALBA" w:date="2024-07-18T12:36:00Z">
        <w:r w:rsidR="00CF6E13">
          <w:t xml:space="preserve"> the first year</w:t>
        </w:r>
      </w:ins>
      <w:r w:rsidRPr="00927584">
        <w:t xml:space="preserve">, and </w:t>
      </w:r>
      <w:r>
        <w:t>five</w:t>
      </w:r>
      <w:r w:rsidRPr="00927584">
        <w:t xml:space="preserve"> </w:t>
      </w:r>
      <w:proofErr w:type="spellStart"/>
      <w:r w:rsidRPr="00927584">
        <w:t>iButtons</w:t>
      </w:r>
      <w:proofErr w:type="spellEnd"/>
      <w:r w:rsidRPr="00927584">
        <w:t xml:space="preserve">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w:t>
      </w:r>
      <w:proofErr w:type="spellStart"/>
      <w:r w:rsidRPr="00927584">
        <w:rPr>
          <w:i/>
        </w:rPr>
        <w:t>summilusitana</w:t>
      </w:r>
      <w:proofErr w:type="spellEnd"/>
      <w:r w:rsidRPr="00927584">
        <w:rPr>
          <w:i/>
        </w:rPr>
        <w:t xml:space="preserve"> </w:t>
      </w:r>
      <w:r w:rsidRPr="00927584">
        <w:rPr>
          <w:iCs/>
        </w:rPr>
        <w:t>Franco and Rocha Afonso</w:t>
      </w:r>
      <w:r w:rsidRPr="00927584">
        <w:t xml:space="preserve"> (</w:t>
      </w:r>
      <w:proofErr w:type="spellStart"/>
      <w:r w:rsidRPr="00927584">
        <w:t>Poaceae</w:t>
      </w:r>
      <w:proofErr w:type="spellEnd"/>
      <w:r w:rsidRPr="00927584">
        <w:t xml:space="preserve">) and </w:t>
      </w:r>
      <w:proofErr w:type="spellStart"/>
      <w:r w:rsidRPr="00927584">
        <w:rPr>
          <w:i/>
        </w:rPr>
        <w:t>Luzula</w:t>
      </w:r>
      <w:proofErr w:type="spellEnd"/>
      <w:r w:rsidRPr="00927584">
        <w:rPr>
          <w:i/>
        </w:rPr>
        <w:t xml:space="preserve"> </w:t>
      </w:r>
      <w:proofErr w:type="spellStart"/>
      <w:r w:rsidRPr="00927584">
        <w:rPr>
          <w:i/>
        </w:rPr>
        <w:t>caespitosa</w:t>
      </w:r>
      <w:proofErr w:type="spellEnd"/>
      <w:r w:rsidRPr="00927584">
        <w:rPr>
          <w:i/>
        </w:rPr>
        <w:t xml:space="preserve"> </w:t>
      </w:r>
      <w:r w:rsidRPr="00927584">
        <w:rPr>
          <w:iCs/>
        </w:rPr>
        <w:t xml:space="preserve">J. Gay ex E. Mey. </w:t>
      </w:r>
      <w:proofErr w:type="spellStart"/>
      <w:r w:rsidRPr="00927584">
        <w:rPr>
          <w:iCs/>
        </w:rPr>
        <w:t>Steud</w:t>
      </w:r>
      <w:proofErr w:type="spellEnd"/>
      <w:r w:rsidRPr="00927584">
        <w:t xml:space="preserve"> (</w:t>
      </w:r>
      <w:proofErr w:type="spellStart"/>
      <w:r w:rsidRPr="00927584">
        <w:t>Juncaceae</w:t>
      </w:r>
      <w:proofErr w:type="spellEnd"/>
      <w:r w:rsidRPr="00927584">
        <w:t xml:space="preserve">). The most frequent accompanying species were </w:t>
      </w:r>
      <w:r w:rsidRPr="00927584">
        <w:rPr>
          <w:i/>
        </w:rPr>
        <w:t xml:space="preserve">Sedum </w:t>
      </w:r>
      <w:proofErr w:type="spellStart"/>
      <w:r w:rsidRPr="00927584">
        <w:rPr>
          <w:i/>
        </w:rPr>
        <w:t>brevifolium</w:t>
      </w:r>
      <w:proofErr w:type="spellEnd"/>
      <w:r w:rsidRPr="00927584">
        <w:rPr>
          <w:i/>
        </w:rPr>
        <w:t xml:space="preserve"> </w:t>
      </w:r>
      <w:r w:rsidRPr="00927584">
        <w:rPr>
          <w:iCs/>
        </w:rPr>
        <w:t>DC</w:t>
      </w:r>
      <w:r w:rsidRPr="00927584">
        <w:t xml:space="preserve">, </w:t>
      </w:r>
      <w:proofErr w:type="spellStart"/>
      <w:r w:rsidRPr="00927584">
        <w:rPr>
          <w:i/>
        </w:rPr>
        <w:t>Neoschischkinia</w:t>
      </w:r>
      <w:proofErr w:type="spellEnd"/>
      <w:r w:rsidRPr="00927584">
        <w:rPr>
          <w:i/>
        </w:rPr>
        <w:t xml:space="preserve"> </w:t>
      </w:r>
      <w:proofErr w:type="spellStart"/>
      <w:r w:rsidRPr="00927584">
        <w:rPr>
          <w:i/>
        </w:rPr>
        <w:t>truncatula</w:t>
      </w:r>
      <w:proofErr w:type="spellEnd"/>
      <w:r w:rsidRPr="00927584">
        <w:t xml:space="preserve"> subsp. </w:t>
      </w:r>
      <w:proofErr w:type="spellStart"/>
      <w:r w:rsidRPr="00927584">
        <w:rPr>
          <w:i/>
        </w:rPr>
        <w:t>durieui</w:t>
      </w:r>
      <w:proofErr w:type="spellEnd"/>
      <w:r w:rsidRPr="00927584">
        <w:t xml:space="preserve"> </w:t>
      </w:r>
      <w:proofErr w:type="spellStart"/>
      <w:r w:rsidRPr="00927584">
        <w:t>Boiss</w:t>
      </w:r>
      <w:proofErr w:type="spellEnd"/>
      <w:r w:rsidRPr="00927584">
        <w:t xml:space="preserve">. &amp; Reut. ex </w:t>
      </w:r>
      <w:proofErr w:type="spellStart"/>
      <w:r w:rsidRPr="00927584">
        <w:t>Willk</w:t>
      </w:r>
      <w:proofErr w:type="spellEnd"/>
      <w:r w:rsidRPr="00927584">
        <w:t xml:space="preserve">. Valdés &amp; </w:t>
      </w:r>
      <w:proofErr w:type="spellStart"/>
      <w:proofErr w:type="gramStart"/>
      <w:r w:rsidRPr="00927584">
        <w:t>H.Scholz</w:t>
      </w:r>
      <w:proofErr w:type="spellEnd"/>
      <w:proofErr w:type="gramEnd"/>
      <w:r w:rsidRPr="00927584">
        <w:t xml:space="preserve"> and </w:t>
      </w:r>
      <w:proofErr w:type="spellStart"/>
      <w:r w:rsidRPr="00927584">
        <w:rPr>
          <w:i/>
        </w:rPr>
        <w:t>Armeria</w:t>
      </w:r>
      <w:proofErr w:type="spellEnd"/>
      <w:r w:rsidRPr="00927584">
        <w:rPr>
          <w:i/>
        </w:rPr>
        <w:t xml:space="preserve"> </w:t>
      </w:r>
      <w:proofErr w:type="spellStart"/>
      <w:r w:rsidRPr="00927584">
        <w:rPr>
          <w:i/>
        </w:rPr>
        <w:t>duriaei</w:t>
      </w:r>
      <w:proofErr w:type="spellEnd"/>
      <w:r w:rsidRPr="00927584">
        <w:rPr>
          <w:i/>
        </w:rPr>
        <w:t xml:space="preserve"> </w:t>
      </w:r>
      <w:proofErr w:type="spellStart"/>
      <w:r w:rsidRPr="00927584">
        <w:rPr>
          <w:iCs/>
        </w:rPr>
        <w:t>Boiss</w:t>
      </w:r>
      <w:proofErr w:type="spellEnd"/>
      <w:r w:rsidRPr="00927584">
        <w:rPr>
          <w:rFonts w:cstheme="minorHAnsi"/>
        </w:rPr>
        <w:t>.</w:t>
      </w:r>
      <w:r w:rsidRPr="00927584">
        <w:rPr>
          <w:noProof/>
          <w:lang w:eastAsia="ca-ES"/>
        </w:rPr>
        <w:t xml:space="preserve"> </w:t>
      </w:r>
    </w:p>
    <w:p w14:paraId="6D7F951E" w14:textId="417A0FA7"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tu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w:t>
      </w:r>
      <w:proofErr w:type="spellStart"/>
      <w:r w:rsidRPr="00927584">
        <w:t>MicroLog</w:t>
      </w:r>
      <w:proofErr w:type="spellEnd"/>
      <w:r w:rsidRPr="00927584">
        <w:t xml:space="preserve"> SP3 and </w:t>
      </w:r>
      <w:proofErr w:type="spellStart"/>
      <w:r w:rsidRPr="00927584">
        <w:t>iButtons</w:t>
      </w:r>
      <w:proofErr w:type="spellEnd"/>
      <w:r w:rsidRPr="00927584">
        <w:t>)</w:t>
      </w:r>
      <w:r w:rsidRPr="00927584" w:rsidDel="006302EB">
        <w:t xml:space="preserve"> </w:t>
      </w:r>
      <w:r w:rsidRPr="00927584">
        <w:t xml:space="preserve">by keeping the same recording frequency (every four hours) and the same </w:t>
      </w:r>
      <w:proofErr w:type="gramStart"/>
      <w:r w:rsidRPr="00927584">
        <w:t>time period</w:t>
      </w:r>
      <w:proofErr w:type="gramEnd"/>
      <w:r w:rsidRPr="00927584">
        <w:t xml:space="preserve">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t>
      </w:r>
      <w:proofErr w:type="spellStart"/>
      <w:r w:rsidRPr="00927584">
        <w:t>WorldClim</w:t>
      </w:r>
      <w:proofErr w:type="spellEnd"/>
      <w:r w:rsidRPr="00927584">
        <w:t xml:space="preserve"> standard bioclimatic variables (Fick &amp; </w:t>
      </w:r>
      <w:proofErr w:type="spellStart"/>
      <w:r w:rsidRPr="00927584">
        <w:t>Hijmans</w:t>
      </w:r>
      <w:proofErr w:type="spellEnd"/>
      <w:r w:rsidRPr="00927584">
        <w:t xml:space="preserve">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50F4D33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del w:id="104" w:author="CLARA ESPINOSA DEL ALBA" w:date="2024-07-16T09:36:00Z">
        <w:r w:rsidRPr="00927584" w:rsidDel="004D6984">
          <w:rPr>
            <w:rFonts w:eastAsia="Times New Roman" w:cstheme="minorHAnsi"/>
            <w:color w:val="000000"/>
            <w:lang w:eastAsia="ca-ES"/>
          </w:rPr>
          <w:delText xml:space="preserve">has </w:delText>
        </w:r>
      </w:del>
      <w:ins w:id="105"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 xml:space="preserve">we used </w:t>
      </w:r>
      <w:proofErr w:type="spellStart"/>
      <w:r w:rsidRPr="00927584">
        <w:t>Microlog</w:t>
      </w:r>
      <w:proofErr w:type="spellEnd"/>
      <w:r w:rsidRPr="00927584">
        <w:t xml:space="preserve"> SP3 data collected for seven subpopulations in 2022 and 2023 to test using a linear model if, as expected, there was a positive relationship between </w:t>
      </w:r>
      <w:proofErr w:type="gramStart"/>
      <w:r w:rsidRPr="00927584">
        <w:t>GDD</w:t>
      </w:r>
      <w:proofErr w:type="gramEnd"/>
      <w:r w:rsidRPr="00927584">
        <w:t xml:space="preserve">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106" w:author="CLARA ESPINOSA DEL ALBA" w:date="2024-07-17T12:03:00Z">
        <w:r w:rsidR="002434B5">
          <w:t>6</w:t>
        </w:r>
      </w:ins>
      <w:del w:id="107" w:author="CLARA ESPINOSA DEL ALBA" w:date="2024-07-17T12:03:00Z">
        <w:r w:rsidRPr="00927584" w:rsidDel="002434B5">
          <w:delText>9</w:delText>
        </w:r>
      </w:del>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 xml:space="preserve">Axis 1 of the PCA explained 64% of the variance and ordered the 78 plots along a gradient of </w:t>
      </w:r>
      <w:proofErr w:type="spellStart"/>
      <w:r w:rsidRPr="00927584">
        <w:t>thermicity</w:t>
      </w:r>
      <w:proofErr w:type="spellEnd"/>
      <w:r w:rsidRPr="00927584">
        <w:t>,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lastRenderedPageBreak/>
        <w:t>2.5. Germination experiments</w:t>
      </w:r>
    </w:p>
    <w:p w14:paraId="6D7F9527" w14:textId="66C227E7"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108" w:author="CLARA ESPINOSA DEL ALBA" w:date="2024-08-05T15:30:00Z">
        <w:r w:rsidR="001C3FF3">
          <w:t>From</w:t>
        </w:r>
      </w:ins>
      <w:ins w:id="109" w:author="CLARA ESPINOSA DEL ALBA" w:date="2024-08-05T15:29:00Z">
        <w:r w:rsidR="001C3FF3">
          <w:t xml:space="preserve"> a previous germination phenology experiment</w:t>
        </w:r>
      </w:ins>
      <w:ins w:id="110" w:author="CLARA ESPINOSA DEL ALBA" w:date="2024-08-20T10:05:00Z" w16du:dateUtc="2024-08-20T08:05:00Z">
        <w:r w:rsidR="000943E9">
          <w:t>,</w:t>
        </w:r>
      </w:ins>
      <w:ins w:id="111" w:author="CLARA ESPINOSA DEL ALBA" w:date="2024-08-05T15:29:00Z">
        <w:r w:rsidR="001C3FF3">
          <w:t xml:space="preserve"> mimicking field temperatures</w:t>
        </w:r>
      </w:ins>
      <w:ins w:id="112" w:author="CLARA ESPINOSA DEL ALBA" w:date="2024-08-05T15:26:00Z">
        <w:r w:rsidR="00FC4B35">
          <w:t xml:space="preserve">, </w:t>
        </w:r>
      </w:ins>
      <w:ins w:id="113" w:author="CLARA ESPINOSA DEL ALBA" w:date="2024-08-05T15:30:00Z">
        <w:r w:rsidR="001C3FF3">
          <w:t>we observed that t</w:t>
        </w:r>
      </w:ins>
      <w:ins w:id="114" w:author="CLARA ESPINOSA DEL ALBA" w:date="2024-08-05T15:26:00Z">
        <w:r w:rsidR="00641575">
          <w:t xml:space="preserve">he focal species germinated </w:t>
        </w:r>
      </w:ins>
      <w:ins w:id="115" w:author="CLARA ESPINOSA DEL ALBA" w:date="2024-08-05T15:27:00Z">
        <w:r w:rsidR="00FD472B">
          <w:t xml:space="preserve">rapidly </w:t>
        </w:r>
      </w:ins>
      <w:ins w:id="116" w:author="CLARA ESPINOSA DEL ALBA" w:date="2024-08-05T15:26:00Z">
        <w:r w:rsidR="00641575">
          <w:t>to 100% in the first autumn after sowing (September-November)</w:t>
        </w:r>
      </w:ins>
      <w:ins w:id="117" w:author="CLARA ESPINOSA DEL ALBA" w:date="2024-08-05T15:27:00Z">
        <w:r w:rsidR="00FD472B">
          <w:t xml:space="preserve"> </w:t>
        </w:r>
        <w:r w:rsidR="00657A4A">
          <w:t>without</w:t>
        </w:r>
        <w:r w:rsidR="00FD472B">
          <w:t xml:space="preserve"> </w:t>
        </w:r>
      </w:ins>
      <w:ins w:id="118" w:author="CLARA ESPINOSA DEL ALBA" w:date="2024-08-20T10:05:00Z" w16du:dateUtc="2024-08-20T08:05:00Z">
        <w:r w:rsidR="000943E9">
          <w:t>needing</w:t>
        </w:r>
      </w:ins>
      <w:ins w:id="119" w:author="CLARA ESPINOSA DEL ALBA" w:date="2024-08-05T15:27:00Z">
        <w:r w:rsidR="00FD472B">
          <w:t xml:space="preserve"> a cold stratification period</w:t>
        </w:r>
        <w:r w:rsidR="00657A4A">
          <w:t>.</w:t>
        </w:r>
      </w:ins>
      <w:ins w:id="120" w:author="CLARA ESPINOSA DEL ALBA" w:date="2024-08-05T15:26:00Z">
        <w:r w:rsidR="00641575">
          <w:t xml:space="preserve"> </w:t>
        </w:r>
      </w:ins>
      <w:ins w:id="121" w:author="CLARA ESPINOSA DEL ALBA" w:date="2024-08-20T10:09:00Z" w16du:dateUtc="2024-08-20T08:09:00Z">
        <w:r w:rsidR="0025072B">
          <w:t xml:space="preserve">Except </w:t>
        </w:r>
      </w:ins>
      <w:ins w:id="122" w:author="CLARA ESPINOSA DEL ALBA" w:date="2024-08-20T10:10:00Z" w16du:dateUtc="2024-08-20T08:10:00Z">
        <w:r w:rsidR="00FA617A">
          <w:t>for</w:t>
        </w:r>
      </w:ins>
      <w:ins w:id="123" w:author="CLARA ESPINOSA DEL ALBA" w:date="2024-08-20T10:09:00Z" w16du:dateUtc="2024-08-20T08:09:00Z">
        <w:r w:rsidR="0025072B">
          <w:t xml:space="preserve"> this previous phenology experiment</w:t>
        </w:r>
      </w:ins>
      <w:ins w:id="124" w:author="CLARA ESPINOSA DEL ALBA" w:date="2024-08-20T10:10:00Z" w16du:dateUtc="2024-08-20T08:10:00Z">
        <w:r w:rsidR="00FA617A">
          <w:t>,</w:t>
        </w:r>
      </w:ins>
      <w:ins w:id="125" w:author="CLARA ESPINOSA DEL ALBA" w:date="2024-08-20T10:09:00Z" w16du:dateUtc="2024-08-20T08:09:00Z">
        <w:r w:rsidR="0025072B">
          <w:t xml:space="preserve"> </w:t>
        </w:r>
        <w:r w:rsidR="0025072B" w:rsidRPr="00927584">
          <w:t>no prior information about dormancy alleviation was available for our study species</w:t>
        </w:r>
      </w:ins>
      <w:ins w:id="126" w:author="CLARA ESPINOSA DEL ALBA" w:date="2024-08-20T10:10:00Z" w16du:dateUtc="2024-08-20T08:10:00Z">
        <w:r w:rsidR="00FA617A">
          <w:t>.</w:t>
        </w:r>
      </w:ins>
      <w:ins w:id="127" w:author="CLARA ESPINOSA DEL ALBA" w:date="2024-08-20T10:09:00Z" w16du:dateUtc="2024-08-20T08:09:00Z">
        <w:r w:rsidR="0025072B" w:rsidRPr="00927584">
          <w:t xml:space="preserve"> </w:t>
        </w:r>
      </w:ins>
      <w:ins w:id="128" w:author="CLARA ESPINOSA DEL ALBA" w:date="2024-08-20T10:11:00Z" w16du:dateUtc="2024-08-20T08:11:00Z">
        <w:r w:rsidR="005A25A3">
          <w:t>H</w:t>
        </w:r>
      </w:ins>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ins w:id="129" w:author="CLARA ESPINOSA DEL ALBA" w:date="2024-08-20T10:11:00Z" w16du:dateUtc="2024-08-20T08:11:00Z">
        <w:r w:rsidR="00D134DE">
          <w:t xml:space="preserve">seed </w:t>
        </w:r>
      </w:ins>
      <w:r w:rsidR="00A67A23">
        <w:t>dormancy,</w:t>
      </w:r>
      <w:ins w:id="130" w:author="CLARA ESPINOSA DEL ALBA" w:date="2024-08-20T10:10:00Z" w16du:dateUtc="2024-08-20T08:10:00Z">
        <w:r w:rsidR="005A25A3">
          <w:t xml:space="preserve"> </w:t>
        </w:r>
      </w:ins>
      <w:r w:rsidR="005A25A3">
        <w:t xml:space="preserve">thus </w:t>
      </w:r>
      <w:r w:rsidR="00A67A23">
        <w:t xml:space="preserve"> </w:t>
      </w:r>
      <w:r w:rsidRPr="00927584">
        <w:t xml:space="preserve">we repeated the experiments with two seed storage treatments to ensure working with non-dormant but relatively fresh seed lots: </w:t>
      </w:r>
      <w:r w:rsidRPr="00927584">
        <w:rPr>
          <w:rFonts w:cstheme="minorHAnsi"/>
        </w:rPr>
        <w:t xml:space="preserve">fresh seeds (10 days after collection, hereafter called “fresh”) and after ripened seeds (45 days after collection, hereafter called “after ripened”). For each storage treatment,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3EB57E33" w:rsidR="00594767" w:rsidRPr="00927584" w:rsidRDefault="00594767" w:rsidP="00594767">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scenarios.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Since we could not find previous information about the species water potential requirements for germination, </w:t>
      </w:r>
      <w:r w:rsidRPr="00927584">
        <w:t xml:space="preserve">we performed a pilot study that showed zero germination at -1.4 and -1.6 MPa. Thus, we excluded those levels and 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proofErr w:type="spellStart"/>
      <w:r w:rsidRPr="00927584">
        <w:rPr>
          <w:rFonts w:eastAsia="Times New Roman" w:cstheme="minorHAnsi"/>
          <w:color w:val="000000"/>
          <w:lang w:eastAsia="ca-ES"/>
        </w:rPr>
        <w:t>Filtros</w:t>
      </w:r>
      <w:proofErr w:type="spellEnd"/>
      <w:r w:rsidRPr="00927584">
        <w:rPr>
          <w:rFonts w:eastAsia="Times New Roman" w:cstheme="minorHAnsi"/>
          <w:color w:val="000000"/>
          <w:lang w:eastAsia="ca-ES"/>
        </w:rPr>
        <w:t xml:space="preserve">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experiment.</w:t>
      </w:r>
      <w:ins w:id="131" w:author="CLARA ESPINOSA DEL ALBA" w:date="2024-08-05T15:36:00Z">
        <w:r w:rsidR="00976A4C">
          <w:t xml:space="preserve"> </w:t>
        </w:r>
        <w:r w:rsidR="0005408A">
          <w:t>No condensation was noticeable during the experiment due to the daily</w:t>
        </w:r>
        <w:r w:rsidR="00BF7BE2">
          <w:t xml:space="preserve"> checks, </w:t>
        </w:r>
      </w:ins>
      <w:ins w:id="132" w:author="CLARA ESPINOSA DEL ALBA" w:date="2024-08-05T15:37:00Z">
        <w:r w:rsidR="00282B8E">
          <w:t xml:space="preserve">and </w:t>
        </w:r>
        <w:r w:rsidR="00282B8E">
          <w:lastRenderedPageBreak/>
          <w:t xml:space="preserve">each petri dish was not open for more than a </w:t>
        </w:r>
      </w:ins>
      <w:ins w:id="133" w:author="CLARA ESPINOSA DEL ALBA" w:date="2024-08-05T15:40:00Z">
        <w:r w:rsidR="00F04E0C">
          <w:t>few</w:t>
        </w:r>
      </w:ins>
      <w:ins w:id="134" w:author="CLARA ESPINOSA DEL ALBA" w:date="2024-08-05T15:37:00Z">
        <w:r w:rsidR="00282B8E">
          <w:t xml:space="preserve"> seconds a day</w:t>
        </w:r>
      </w:ins>
      <w:ins w:id="135" w:author="CLARA ESPINOSA DEL ALBA" w:date="2024-08-05T15:38:00Z">
        <w:r w:rsidR="009A7345">
          <w:t xml:space="preserve">. </w:t>
        </w:r>
      </w:ins>
      <w:ins w:id="136" w:author="CLARA ESPINOSA DEL ALBA" w:date="2024-08-05T15:39:00Z">
        <w:r w:rsidR="003D7F0A">
          <w:t>Although</w:t>
        </w:r>
      </w:ins>
      <w:ins w:id="137" w:author="CLARA ESPINOSA DEL ALBA" w:date="2024-08-05T15:38:00Z">
        <w:r w:rsidR="009A7345">
          <w:t xml:space="preserve"> we did not </w:t>
        </w:r>
        <w:proofErr w:type="gramStart"/>
        <w:r w:rsidR="009A7345">
          <w:t>tested</w:t>
        </w:r>
        <w:proofErr w:type="gramEnd"/>
        <w:r w:rsidR="009A7345">
          <w:t xml:space="preserve"> the accuracy </w:t>
        </w:r>
        <w:r w:rsidR="00546BD9">
          <w:t xml:space="preserve">of water potential in the petri-dishes, </w:t>
        </w:r>
      </w:ins>
      <w:ins w:id="138" w:author="CLARA ESPINOSA DEL ALBA" w:date="2024-08-05T15:39:00Z">
        <w:r w:rsidR="003D7F0A">
          <w:t>we assume low and comparable effects of evaporation</w:t>
        </w:r>
        <w:r w:rsidR="000733A6">
          <w:t xml:space="preserve"> </w:t>
        </w:r>
      </w:ins>
      <w:ins w:id="139" w:author="CLARA ESPINOSA DEL ALBA" w:date="2024-08-05T15:40:00Z">
        <w:r w:rsidR="000733A6">
          <w:t>that might have impacted the absolute value of water potentials in the petri dishes</w:t>
        </w:r>
      </w:ins>
      <w:ins w:id="140" w:author="CLARA ESPINOSA DEL ALBA" w:date="2024-08-05T15:39:00Z">
        <w:r w:rsidR="00546BD9">
          <w:t xml:space="preserve">. </w:t>
        </w:r>
      </w:ins>
      <w:ins w:id="141" w:author="CLARA ESPINOSA DEL ALBA" w:date="2024-08-05T15:41:00Z">
        <w:r w:rsidR="00CB462F">
          <w:t>Nevertheless, the study focuses on the important patterns underneath t</w:t>
        </w:r>
      </w:ins>
      <w:ins w:id="142" w:author="CLARA ESPINOSA DEL ALBA" w:date="2024-08-05T15:42:00Z">
        <w:r w:rsidR="00CB462F">
          <w:t xml:space="preserve">he germination base water potential and the relative differences observed at subpopulations level. </w:t>
        </w:r>
      </w:ins>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w:t>
      </w:r>
      <w:proofErr w:type="spellStart"/>
      <w:r w:rsidRPr="00927584">
        <w:t>germinable</w:t>
      </w:r>
      <w:proofErr w:type="spellEnd"/>
      <w:r w:rsidRPr="00927584">
        <w:t xml:space="preserv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w:t>
      </w:r>
      <w:proofErr w:type="spellStart"/>
      <w:r w:rsidRPr="00927584">
        <w:t>germinable</w:t>
      </w:r>
      <w:proofErr w:type="spellEnd"/>
      <w:r w:rsidRPr="00927584">
        <w:t xml:space="preserve"> seeds. A total of 14,246 viable (germinated + </w:t>
      </w:r>
      <w:proofErr w:type="spellStart"/>
      <w:r w:rsidRPr="00927584">
        <w:t>germinable</w:t>
      </w:r>
      <w:proofErr w:type="spellEnd"/>
      <w:r w:rsidRPr="00927584">
        <w:t xml:space="preserv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1D1CC89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w:t>
      </w:r>
      <w:proofErr w:type="spellStart"/>
      <w:r w:rsidRPr="00927584">
        <w:rPr>
          <w:rFonts w:asciiTheme="minorHAnsi" w:eastAsiaTheme="minorHAnsi" w:hAnsiTheme="minorHAnsi" w:cstheme="minorHAnsi"/>
          <w:color w:val="auto"/>
          <w:sz w:val="22"/>
          <w:szCs w:val="22"/>
        </w:rPr>
        <w:t>glmmTMB</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w:t>
      </w:r>
      <w:proofErr w:type="spellStart"/>
      <w:r w:rsidRPr="00927584">
        <w:rPr>
          <w:rFonts w:asciiTheme="minorHAnsi" w:eastAsiaTheme="minorHAnsi" w:hAnsiTheme="minorHAnsi" w:cstheme="minorHAnsi"/>
          <w:color w:val="auto"/>
          <w:sz w:val="22"/>
          <w:szCs w:val="22"/>
        </w:rPr>
        <w:t>seedr</w:t>
      </w:r>
      <w:proofErr w:type="spellEnd"/>
      <w:r w:rsidRPr="00927584">
        <w:rPr>
          <w:rFonts w:asciiTheme="minorHAnsi" w:eastAsiaTheme="minorHAnsi" w:hAnsiTheme="minorHAnsi" w:cstheme="minorHAnsi"/>
          <w:color w:val="auto"/>
          <w:sz w:val="22"/>
          <w:szCs w:val="22"/>
        </w:rPr>
        <w:t xml:space="preserv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w:t>
      </w:r>
      <w:proofErr w:type="spellStart"/>
      <w:r w:rsidRPr="00927584">
        <w:rPr>
          <w:rFonts w:asciiTheme="minorHAnsi" w:eastAsiaTheme="minorHAnsi" w:hAnsiTheme="minorHAnsi" w:cstheme="minorHAnsi"/>
          <w:color w:val="auto"/>
          <w:sz w:val="22"/>
          <w:szCs w:val="22"/>
        </w:rPr>
        <w:t>DHARMa</w:t>
      </w:r>
      <w:proofErr w:type="spellEnd"/>
      <w:r w:rsidRPr="00927584">
        <w:rPr>
          <w:rFonts w:asciiTheme="minorHAnsi" w:eastAsiaTheme="minorHAnsi" w:hAnsiTheme="minorHAnsi" w:cstheme="minorHAnsi"/>
          <w:color w:val="auto"/>
          <w:sz w:val="22"/>
          <w:szCs w:val="22"/>
        </w:rPr>
        <w:t xml:space="preserve">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t>
      </w:r>
      <w:proofErr w:type="spellStart"/>
      <w:r w:rsidRPr="00927584">
        <w:rPr>
          <w:rFonts w:asciiTheme="minorHAnsi" w:eastAsiaTheme="minorHAnsi" w:hAnsiTheme="minorHAnsi" w:cstheme="minorHAnsi"/>
          <w:color w:val="auto"/>
          <w:sz w:val="22"/>
          <w:szCs w:val="22"/>
        </w:rPr>
        <w:t>wesanderson</w:t>
      </w:r>
      <w:proofErr w:type="spellEnd"/>
      <w:r w:rsidRPr="00927584">
        <w:rPr>
          <w:rFonts w:asciiTheme="minorHAnsi" w:eastAsiaTheme="minorHAnsi" w:hAnsiTheme="minorHAnsi" w:cstheme="minorHAnsi"/>
          <w:color w:val="auto"/>
          <w:sz w:val="22"/>
          <w:szCs w:val="22"/>
        </w:rPr>
        <w:t xml:space="preserve">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5BF46B6"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143" w:author="CLARA ESPINOSA DEL ALBA" w:date="2024-07-16T11:57:00Z">
        <w:r w:rsidR="00C30CAA">
          <w:rPr>
            <w:rFonts w:asciiTheme="minorHAnsi" w:eastAsiaTheme="minorHAnsi" w:hAnsiTheme="minorHAnsi" w:cstheme="minorHAnsi"/>
            <w:color w:val="auto"/>
            <w:sz w:val="22"/>
            <w:szCs w:val="22"/>
          </w:rPr>
          <w:t xml:space="preserve"> (2 storage treatments:</w:t>
        </w:r>
      </w:ins>
      <w:ins w:id="144"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145"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146"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147"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148" w:author="CLARA ESPINOSA DEL ALBA" w:date="2024-08-02T16:12:00Z">
        <w:r w:rsidR="00D33398">
          <w:rPr>
            <w:rFonts w:asciiTheme="minorHAnsi" w:eastAsiaTheme="minorHAnsi" w:hAnsiTheme="minorHAnsi" w:cstheme="minorHAnsi"/>
            <w:color w:val="auto"/>
            <w:sz w:val="22"/>
            <w:szCs w:val="22"/>
          </w:rPr>
          <w:t xml:space="preserve"> </w:t>
        </w:r>
      </w:ins>
      <w:ins w:id="149" w:author="CLARA ESPINOSA DEL ALBA" w:date="2024-08-02T16:13:00Z">
        <w:r w:rsidR="00CF2F1D" w:rsidRPr="00CF2F1D">
          <w:rPr>
            <w:rFonts w:asciiTheme="minorHAnsi" w:eastAsiaTheme="minorHAnsi" w:hAnsiTheme="minorHAnsi" w:cstheme="minorHAnsi"/>
            <w:color w:val="auto"/>
            <w:sz w:val="22"/>
            <w:szCs w:val="22"/>
          </w:rPr>
          <w:t>Analys</w:t>
        </w:r>
      </w:ins>
      <w:r w:rsidR="001D0FBB">
        <w:rPr>
          <w:rFonts w:asciiTheme="minorHAnsi" w:eastAsiaTheme="minorHAnsi" w:hAnsiTheme="minorHAnsi" w:cstheme="minorHAnsi"/>
          <w:color w:val="auto"/>
          <w:sz w:val="22"/>
          <w:szCs w:val="22"/>
        </w:rPr>
        <w:t>e</w:t>
      </w:r>
      <w:ins w:id="150" w:author="CLARA ESPINOSA DEL ALBA" w:date="2024-08-02T16:13:00Z">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ins>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ins w:id="151"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ins w:id="152" w:author="CLARA ESPINOSA DEL ALBA" w:date="2024-08-02T16:13:00Z">
        <w:r w:rsidR="00CF2F1D" w:rsidRPr="00CF2F1D">
          <w:rPr>
            <w:rFonts w:asciiTheme="minorHAnsi" w:eastAsiaTheme="minorHAnsi" w:hAnsiTheme="minorHAnsi" w:cstheme="minorHAnsi"/>
            <w:color w:val="auto"/>
            <w:sz w:val="22"/>
            <w:szCs w:val="22"/>
          </w:rPr>
          <w:t>.</w:t>
        </w:r>
      </w:ins>
    </w:p>
    <w:p w14:paraId="7A9E8AA9" w14:textId="3E22B171" w:rsidR="00CD747B" w:rsidRDefault="00594767" w:rsidP="00594767">
      <w:pPr>
        <w:spacing w:line="360" w:lineRule="auto"/>
        <w:ind w:firstLine="709"/>
        <w:jc w:val="both"/>
        <w:rPr>
          <w:ins w:id="153" w:author="CLARA ESPINOSA DEL ALBA" w:date="2024-07-18T13:21:00Z"/>
          <w:rFonts w:eastAsiaTheme="minorEastAsia"/>
        </w:rPr>
      </w:pPr>
      <w:r w:rsidRPr="00927584">
        <w:rPr>
          <w:rFonts w:cstheme="minorHAnsi"/>
        </w:rPr>
        <w:t xml:space="preserve">To test our primary prediction, i.e., whether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r w:rsidRPr="00927584">
        <w:t>hydro-time</w:t>
      </w:r>
      <w:r w:rsidRPr="00927584">
        <w:rPr>
          <w:rFonts w:cstheme="minorHAnsi"/>
        </w:rPr>
        <w:t xml:space="preserve"> models with the </w:t>
      </w:r>
      <w:proofErr w:type="spellStart"/>
      <w:r w:rsidRPr="00927584">
        <w:rPr>
          <w:rFonts w:cstheme="minorHAnsi"/>
        </w:rPr>
        <w:t>seedr</w:t>
      </w:r>
      <w:proofErr w:type="spellEnd"/>
      <w:r w:rsidRPr="00927584">
        <w:rPr>
          <w:rFonts w:cstheme="minorHAnsi"/>
        </w:rPr>
        <w:t xml:space="preserve"> package</w:t>
      </w:r>
      <w:r w:rsidR="00137075">
        <w:rPr>
          <w:rFonts w:cstheme="minorHAnsi"/>
        </w:rPr>
        <w:t xml:space="preserve"> (</w:t>
      </w:r>
      <w:ins w:id="154" w:author="CLARA ESPINOSA DEL ALBA" w:date="2024-08-07T10:24:00Z" w16du:dateUtc="2024-08-07T08:24:00Z">
        <w:r w:rsidR="00C32494">
          <w:rPr>
            <w:rFonts w:cstheme="minorHAnsi"/>
          </w:rPr>
          <w:t xml:space="preserve">Bradford </w:t>
        </w:r>
        <w:proofErr w:type="spellStart"/>
        <w:r w:rsidR="00C32494">
          <w:rPr>
            <w:rFonts w:cstheme="minorHAnsi"/>
          </w:rPr>
          <w:t>hydrotime</w:t>
        </w:r>
        <w:proofErr w:type="spellEnd"/>
        <w:r w:rsidR="00C32494">
          <w:rPr>
            <w:rFonts w:cstheme="minorHAnsi"/>
          </w:rPr>
          <w:t xml:space="preserve"> representation for each subpopulation can be checked in Figure S2)</w:t>
        </w:r>
      </w:ins>
      <w:r w:rsidRPr="00927584">
        <w:rPr>
          <w:rFonts w:cstheme="minorHAnsi"/>
        </w:rPr>
        <w:t>.</w:t>
      </w:r>
      <w:ins w:id="155" w:author="CLARA ESPINOSA DEL ALBA" w:date="2024-07-16T12:49:00Z">
        <w:r w:rsidR="00775388">
          <w:rPr>
            <w:rFonts w:cstheme="minorHAnsi"/>
          </w:rPr>
          <w:t xml:space="preserve"> </w:t>
        </w:r>
      </w:ins>
      <w:del w:id="156" w:author="CLARA ESPINOSA DEL ALBA" w:date="2024-07-16T12:49:00Z">
        <w:r w:rsidRPr="00927584" w:rsidDel="00775388">
          <w:rPr>
            <w:rFonts w:cstheme="minorHAnsi"/>
          </w:rPr>
          <w:delText xml:space="preserve"> </w:delText>
        </w:r>
      </w:del>
      <w:r w:rsidRPr="00927584">
        <w:rPr>
          <w:rFonts w:cstheme="minorHAnsi"/>
        </w:rPr>
        <w:t xml:space="preserve">For each subpopulation, </w:t>
      </w:r>
      <w:del w:id="157" w:author="CLARA ESPINOSA DEL ALBA" w:date="2024-07-16T12:49:00Z">
        <w:r w:rsidRPr="00927584" w:rsidDel="00775388">
          <w:rPr>
            <w:rFonts w:cstheme="minorHAnsi"/>
          </w:rPr>
          <w:delText>the</w:delText>
        </w:r>
      </w:del>
      <w:r w:rsidRPr="00927584">
        <w:rPr>
          <w:rFonts w:cstheme="minorHAnsi"/>
        </w:rPr>
        <w:t xml:space="preserve"> </w:t>
      </w:r>
      <w:proofErr w:type="spellStart"/>
      <w:ins w:id="158" w:author="CLARA ESPINOSA DEL ALBA" w:date="2024-07-16T12:49:00Z">
        <w:r w:rsidR="00775388">
          <w:rPr>
            <w:rFonts w:cstheme="minorHAnsi"/>
          </w:rPr>
          <w:t>seedr</w:t>
        </w:r>
        <w:proofErr w:type="spellEnd"/>
        <w:r w:rsidR="00775388">
          <w:rPr>
            <w:rFonts w:cstheme="minorHAnsi"/>
          </w:rPr>
          <w:t xml:space="preserve"> package </w:t>
        </w:r>
      </w:ins>
      <w:r w:rsidRPr="00927584">
        <w:rPr>
          <w:rFonts w:cstheme="minorHAnsi"/>
        </w:rPr>
        <w:t xml:space="preserve">model returned the </w:t>
      </w:r>
      <w:ins w:id="159" w:author="CLARA ESPINOSA DEL ALBA" w:date="2024-07-16T12:49:00Z">
        <w:r w:rsidR="00775388">
          <w:rPr>
            <w:rFonts w:cstheme="minorHAnsi"/>
          </w:rPr>
          <w:t>estimate the</w:t>
        </w:r>
        <w:r w:rsidR="00775388" w:rsidRPr="00953FC7">
          <w:rPr>
            <w:rFonts w:cstheme="minorHAnsi"/>
          </w:rPr>
          <w:t xml:space="preserve"> </w:t>
        </w:r>
        <w:proofErr w:type="spellStart"/>
        <w:r w:rsidR="00775388" w:rsidRPr="00927584">
          <w:rPr>
            <w:rFonts w:cstheme="minorHAnsi"/>
          </w:rPr>
          <w:t>ψ</w:t>
        </w:r>
        <w:r w:rsidR="00775388" w:rsidRPr="00927584">
          <w:rPr>
            <w:rFonts w:cstheme="minorHAnsi"/>
            <w:vertAlign w:val="subscript"/>
          </w:rPr>
          <w:t>b</w:t>
        </w:r>
        <w:proofErr w:type="spellEnd"/>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proofErr w:type="spellStart"/>
        <w:r w:rsidR="00775388">
          <w:rPr>
            <w:rFonts w:cstheme="minorHAnsi"/>
          </w:rPr>
          <w:t>percentil</w:t>
        </w:r>
      </w:ins>
      <w:proofErr w:type="spellEnd"/>
      <w:r w:rsidRPr="00927584">
        <w:rPr>
          <w:rFonts w:cstheme="minorHAnsi"/>
        </w:rPr>
        <w:t xml:space="preserve">, i.e. the lower water potential threshold beyond which germination </w:t>
      </w:r>
      <w:ins w:id="160" w:author="CLARA ESPINOSA DEL ALBA" w:date="2024-07-16T15:02:00Z">
        <w:r w:rsidR="003D2A42">
          <w:rPr>
            <w:rFonts w:cstheme="minorHAnsi"/>
          </w:rPr>
          <w:t>does not reach 50%</w:t>
        </w:r>
      </w:ins>
      <w:ins w:id="161" w:author="CLARA ESPINOSA DEL ALBA" w:date="2024-07-17T08:49:00Z">
        <w:r w:rsidR="00084B55">
          <w:rPr>
            <w:rFonts w:cstheme="minorHAnsi"/>
          </w:rPr>
          <w:t xml:space="preserve">. </w:t>
        </w:r>
      </w:ins>
      <w:ins w:id="162" w:author="CLARA ESPINOSA DEL ALBA" w:date="2024-07-18T13:16:00Z">
        <w:r w:rsidR="00D54C3D">
          <w:rPr>
            <w:rFonts w:cstheme="minorHAnsi"/>
          </w:rPr>
          <w:t xml:space="preserve">The package applies a multistep process </w:t>
        </w:r>
        <w:r w:rsidR="009F5A64">
          <w:rPr>
            <w:rFonts w:cstheme="minorHAnsi"/>
          </w:rPr>
          <w:t>following the exact</w:t>
        </w:r>
      </w:ins>
      <w:ins w:id="163" w:author="CLARA ESPINOSA DEL ALBA" w:date="2024-07-18T13:17:00Z">
        <w:r w:rsidR="009F5A64">
          <w:rPr>
            <w:rFonts w:cstheme="minorHAnsi"/>
          </w:rPr>
          <w:t xml:space="preserve"> theoretical model </w:t>
        </w:r>
      </w:ins>
      <w:ins w:id="164" w:author="CLARA ESPINOSA DEL ALBA" w:date="2024-08-07T09:33:00Z" w16du:dateUtc="2024-08-07T07: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165" w:author="CLARA ESPINOSA DEL ALBA" w:date="2024-08-07T09:33:00Z" w16du:dateUtc="2024-08-07T07:33:00Z">
        <w:r w:rsidR="00BD51F9">
          <w:rPr>
            <w:rFonts w:cstheme="minorHAnsi"/>
          </w:rPr>
          <w:fldChar w:fldCharType="end"/>
        </w:r>
      </w:ins>
      <w:ins w:id="166" w:author="CLARA ESPINOSA DEL ALBA" w:date="2024-07-18T13:17:00Z">
        <w:r w:rsidR="001D6E88">
          <w:rPr>
            <w:rFonts w:cstheme="minorHAnsi"/>
          </w:rPr>
          <w:t xml:space="preserve">. </w:t>
        </w:r>
      </w:ins>
      <w:ins w:id="167" w:author="CLARA ESPINOSA DEL ALBA" w:date="2024-07-18T13:18:00Z">
        <w:r w:rsidR="00995BDB">
          <w:rPr>
            <w:rFonts w:cstheme="minorHAnsi"/>
          </w:rPr>
          <w:t xml:space="preserve">Germination needs to be organised in three columns: </w:t>
        </w:r>
      </w:ins>
      <w:ins w:id="168" w:author="CLARA ESPINOSA DEL ALBA" w:date="2024-07-18T13:31:00Z">
        <w:r w:rsidR="00756377">
          <w:rPr>
            <w:rFonts w:cstheme="minorHAnsi"/>
          </w:rPr>
          <w:t xml:space="preserve">the experimental </w:t>
        </w:r>
      </w:ins>
      <w:ins w:id="169" w:author="CLARA ESPINOSA DEL ALBA" w:date="2024-07-18T13:18:00Z">
        <w:r w:rsidR="00D36408">
          <w:rPr>
            <w:rFonts w:cstheme="minorHAnsi"/>
          </w:rPr>
          <w:t>value of water potential treatment</w:t>
        </w:r>
      </w:ins>
      <w:ins w:id="170" w:author="CLARA ESPINOSA DEL ALBA" w:date="2024-07-18T13:30:00Z">
        <w:r w:rsidR="00756377">
          <w:rPr>
            <w:rFonts w:cstheme="minorHAnsi"/>
          </w:rPr>
          <w:t xml:space="preserve"> </w:t>
        </w:r>
        <w:r w:rsidR="00756377">
          <w:t>(</w:t>
        </w:r>
      </w:ins>
      <m:oMath>
        <m:r>
          <w:ins w:id="171" w:author="CLARA ESPINOSA DEL ALBA" w:date="2024-07-18T13:30:00Z">
            <w:rPr>
              <w:rFonts w:ascii="Cambria Math" w:hAnsi="Cambria Math"/>
            </w:rPr>
            <m:t>x</m:t>
          </w:ins>
        </m:r>
      </m:oMath>
      <w:ins w:id="172" w:author="CLARA ESPINOSA DEL ALBA" w:date="2024-07-18T13:30:00Z">
        <w:r w:rsidR="00756377">
          <w:t>)</w:t>
        </w:r>
        <w:r w:rsidR="00756377" w:rsidRPr="00054864">
          <w:rPr>
            <w:vertAlign w:val="superscript"/>
          </w:rPr>
          <w:t>*</w:t>
        </w:r>
      </w:ins>
      <w:ins w:id="173" w:author="CLARA ESPINOSA DEL ALBA" w:date="2024-07-18T13:18:00Z">
        <w:r w:rsidR="00D36408">
          <w:rPr>
            <w:rFonts w:cstheme="minorHAnsi"/>
          </w:rPr>
          <w:t>, time since the beginning of the experiment</w:t>
        </w:r>
      </w:ins>
      <w:ins w:id="174" w:author="CLARA ESPINOSA DEL ALBA" w:date="2024-07-18T13:30:00Z">
        <w:r w:rsidR="00756377">
          <w:rPr>
            <w:rFonts w:cstheme="minorHAnsi"/>
          </w:rPr>
          <w:t xml:space="preserve"> (t)</w:t>
        </w:r>
      </w:ins>
      <w:ins w:id="175" w:author="CLARA ESPINOSA DEL ALBA" w:date="2024-07-18T13:19:00Z">
        <w:r w:rsidR="00D36408">
          <w:rPr>
            <w:rFonts w:cstheme="minorHAnsi"/>
          </w:rPr>
          <w:t xml:space="preserve"> and cumulative germination proportion. </w:t>
        </w:r>
      </w:ins>
      <w:ins w:id="176" w:author="CLARA ESPINOSA DEL ALBA" w:date="2024-07-18T13:36:00Z">
        <w:r w:rsidR="00B03FD1">
          <w:rPr>
            <w:rFonts w:cstheme="minorHAnsi"/>
          </w:rPr>
          <w:t xml:space="preserve">Before </w:t>
        </w:r>
      </w:ins>
      <w:ins w:id="177" w:author="CLARA ESPINOSA DEL ALBA" w:date="2024-07-18T13:37:00Z">
        <w:r w:rsidR="001D40B5" w:rsidRPr="001D40B5">
          <w:rPr>
            <w:rFonts w:cstheme="minorHAnsi"/>
          </w:rPr>
          <w:t>applying the models</w:t>
        </w:r>
        <w:r w:rsidR="00E81594">
          <w:rPr>
            <w:rFonts w:cstheme="minorHAnsi"/>
          </w:rPr>
          <w:t xml:space="preserve">, germination data from each replicate (i.e. petri dish) is </w:t>
        </w:r>
      </w:ins>
      <w:ins w:id="178" w:author="CLARA ESPINOSA DEL ALBA" w:date="2024-07-18T13:38:00Z">
        <w:r w:rsidR="00E81594">
          <w:rPr>
            <w:rFonts w:cstheme="minorHAnsi"/>
          </w:rPr>
          <w:t>aggregated.</w:t>
        </w:r>
      </w:ins>
      <w:ins w:id="179" w:author="CLARA ESPINOSA DEL ALBA" w:date="2024-07-18T13:37:00Z">
        <w:r w:rsidR="001D40B5" w:rsidRPr="001D40B5">
          <w:rPr>
            <w:rFonts w:cstheme="minorHAnsi"/>
          </w:rPr>
          <w:t xml:space="preserve"> </w:t>
        </w:r>
      </w:ins>
      <w:ins w:id="180" w:author="CLARA ESPINOSA DEL ALBA" w:date="2024-07-18T13:19:00Z">
        <w:r w:rsidR="00DF7573">
          <w:rPr>
            <w:rFonts w:cstheme="minorHAnsi"/>
          </w:rPr>
          <w:t>First</w:t>
        </w:r>
      </w:ins>
      <w:ins w:id="181" w:author="CLARA ESPINOSA DEL ALBA" w:date="2024-07-18T13:30:00Z">
        <w:r w:rsidR="00756377">
          <w:rPr>
            <w:rFonts w:cstheme="minorHAnsi"/>
          </w:rPr>
          <w:t>,</w:t>
        </w:r>
      </w:ins>
      <w:ins w:id="182" w:author="CLARA ESPINOSA DEL ALBA" w:date="2024-07-18T13:19:00Z">
        <w:r w:rsidR="00DF7573">
          <w:rPr>
            <w:rFonts w:cstheme="minorHAnsi"/>
          </w:rPr>
          <w:t xml:space="preserve"> it transforms the time values (t)</w:t>
        </w:r>
        <w:r w:rsidR="00CF6054">
          <w:rPr>
            <w:rFonts w:cstheme="minorHAnsi"/>
          </w:rPr>
          <w:t xml:space="preserve"> and experimental water</w:t>
        </w:r>
      </w:ins>
      <w:ins w:id="183" w:author="CLARA ESPINOSA DEL ALBA" w:date="2024-07-18T13:20:00Z">
        <w:r w:rsidR="00CF6054">
          <w:rPr>
            <w:rFonts w:cstheme="minorHAnsi"/>
          </w:rPr>
          <w:t xml:space="preserve"> potential </w:t>
        </w:r>
        <w:r w:rsidR="007E37E6">
          <w:t>(</w:t>
        </w:r>
      </w:ins>
      <m:oMath>
        <m:r>
          <w:ins w:id="184" w:author="CLARA ESPINOSA DEL ALBA" w:date="2024-07-18T13:20:00Z">
            <w:rPr>
              <w:rFonts w:ascii="Cambria Math" w:hAnsi="Cambria Math"/>
            </w:rPr>
            <m:t>x</m:t>
          </w:ins>
        </m:r>
      </m:oMath>
      <w:ins w:id="185" w:author="CLARA ESPINOSA DEL ALBA" w:date="2024-07-18T13:20:00Z">
        <w:r w:rsidR="007E37E6">
          <w:t>)</w:t>
        </w:r>
        <w:r w:rsidR="007E37E6" w:rsidRPr="00054864">
          <w:rPr>
            <w:vertAlign w:val="superscript"/>
          </w:rPr>
          <w:t>*</w:t>
        </w:r>
        <w:r w:rsidR="007E37E6">
          <w:t xml:space="preserve"> to</w:t>
        </w:r>
      </w:ins>
      <w:ins w:id="186" w:author="CLARA ESPINOSA DEL ALBA" w:date="2024-07-18T13:31:00Z">
        <w:r w:rsidR="00161E37">
          <w:t xml:space="preserve"> median base water potential</w:t>
        </w:r>
      </w:ins>
      <w:ins w:id="187" w:author="CLARA ESPINOSA DEL ALBA" w:date="2024-07-18T13:20:00Z">
        <w:r w:rsidR="007E37E6">
          <w:t xml:space="preserve"> </w:t>
        </w:r>
      </w:ins>
      <m:oMath>
        <m:sSub>
          <m:sSubPr>
            <m:ctrlPr>
              <w:ins w:id="188" w:author="CLARA ESPINOSA DEL ALBA" w:date="2024-07-18T13:20:00Z">
                <w:rPr>
                  <w:rFonts w:ascii="Cambria Math" w:hAnsi="Cambria Math"/>
                  <w:i/>
                </w:rPr>
              </w:ins>
            </m:ctrlPr>
          </m:sSubPr>
          <m:e>
            <m:r>
              <w:ins w:id="189" w:author="CLARA ESPINOSA DEL ALBA" w:date="2024-07-18T13:20:00Z">
                <w:rPr>
                  <w:rFonts w:ascii="Cambria Math" w:hAnsi="Cambria Math"/>
                </w:rPr>
                <m:t>x</m:t>
              </w:ins>
            </m:r>
          </m:e>
          <m:sub>
            <m:r>
              <w:ins w:id="190" w:author="CLARA ESPINOSA DEL ALBA" w:date="2024-07-18T13:20:00Z">
                <w:rPr>
                  <w:rFonts w:ascii="Cambria Math" w:hAnsi="Cambria Math"/>
                </w:rPr>
                <m:t>b</m:t>
              </w:ins>
            </m:r>
          </m:sub>
        </m:sSub>
        <m:d>
          <m:dPr>
            <m:ctrlPr>
              <w:ins w:id="191" w:author="CLARA ESPINOSA DEL ALBA" w:date="2024-07-18T13:20:00Z">
                <w:rPr>
                  <w:rFonts w:ascii="Cambria Math" w:hAnsi="Cambria Math"/>
                  <w:i/>
                </w:rPr>
              </w:ins>
            </m:ctrlPr>
          </m:dPr>
          <m:e>
            <m:r>
              <w:ins w:id="192" w:author="CLARA ESPINOSA DEL ALBA" w:date="2024-07-18T13:20:00Z">
                <w:rPr>
                  <w:rFonts w:ascii="Cambria Math" w:hAnsi="Cambria Math"/>
                </w:rPr>
                <m:t>g</m:t>
              </w:ins>
            </m:r>
          </m:e>
        </m:d>
      </m:oMath>
      <w:ins w:id="193" w:author="CLARA ESPINOSA DEL ALBA" w:date="2024-07-18T13:20:00Z">
        <w:r w:rsidR="00CD747B">
          <w:rPr>
            <w:rFonts w:eastAsiaTheme="minorEastAsia"/>
          </w:rPr>
          <w:t xml:space="preserve"> applying the following formula</w:t>
        </w:r>
      </w:ins>
      <w:ins w:id="194" w:author="CLARA ESPINOSA DEL ALBA" w:date="2024-07-18T13:31:00Z">
        <w:r w:rsidR="00161E37">
          <w:rPr>
            <w:rFonts w:eastAsiaTheme="minorEastAsia"/>
          </w:rPr>
          <w:t>, being</w:t>
        </w:r>
        <w:r w:rsidR="00161E37" w:rsidRPr="00161E37">
          <w:rPr>
            <w:rFonts w:ascii="Cambria Math" w:hAnsi="Cambria Math"/>
            <w:i/>
          </w:rPr>
          <w:t xml:space="preserve"> </w:t>
        </w:r>
      </w:ins>
      <m:oMath>
        <m:r>
          <w:ins w:id="195" w:author="CLARA ESPINOSA DEL ALBA" w:date="2024-07-18T13:31:00Z">
            <w:rPr>
              <w:rFonts w:ascii="Cambria Math" w:hAnsi="Cambria Math"/>
            </w:rPr>
            <m:t>θ</m:t>
          </w:ins>
        </m:r>
      </m:oMath>
      <w:ins w:id="196" w:author="CLARA ESPINOSA DEL ALBA" w:date="2024-07-18T13:31:00Z">
        <w:r w:rsidR="00161E37">
          <w:rPr>
            <w:rFonts w:eastAsiaTheme="minorEastAsia"/>
          </w:rPr>
          <w:t xml:space="preserve"> </w:t>
        </w:r>
      </w:ins>
      <w:ins w:id="197" w:author="CLARA ESPINOSA DEL ALBA" w:date="2024-07-18T13:32:00Z">
        <w:r w:rsidR="00161E37">
          <w:rPr>
            <w:rFonts w:eastAsiaTheme="minorEastAsia"/>
          </w:rPr>
          <w:t>the hydro time constant</w:t>
        </w:r>
      </w:ins>
      <w:ins w:id="198" w:author="CLARA ESPINOSA DEL ALBA" w:date="2024-07-18T13:20:00Z">
        <w:r w:rsidR="00CD747B">
          <w:rPr>
            <w:rFonts w:eastAsiaTheme="minorEastAsia"/>
          </w:rPr>
          <w:t>:</w:t>
        </w:r>
      </w:ins>
    </w:p>
    <w:bookmarkStart w:id="199" w:name="_Hlk17981823"/>
    <w:p w14:paraId="067308A2" w14:textId="586ACA3B" w:rsidR="003F4E0A" w:rsidRPr="003F4E0A" w:rsidRDefault="00000000" w:rsidP="003F4E0A">
      <w:pPr>
        <w:rPr>
          <w:ins w:id="200" w:author="CLARA ESPINOSA DEL ALBA" w:date="2024-07-18T13:21:00Z"/>
        </w:rPr>
      </w:pPr>
      <m:oMathPara>
        <m:oMath>
          <m:sSub>
            <m:sSubPr>
              <m:ctrlPr>
                <w:ins w:id="201" w:author="CLARA ESPINOSA DEL ALBA" w:date="2024-07-18T13:21:00Z">
                  <w:rPr>
                    <w:rFonts w:ascii="Cambria Math" w:hAnsi="Cambria Math"/>
                    <w:i/>
                  </w:rPr>
                </w:ins>
              </m:ctrlPr>
            </m:sSubPr>
            <m:e>
              <m:r>
                <w:ins w:id="202" w:author="CLARA ESPINOSA DEL ALBA" w:date="2024-07-18T13:21:00Z">
                  <w:rPr>
                    <w:rFonts w:ascii="Cambria Math" w:hAnsi="Cambria Math"/>
                  </w:rPr>
                  <m:t>x</m:t>
                </w:ins>
              </m:r>
            </m:e>
            <m:sub>
              <m:r>
                <w:ins w:id="203" w:author="CLARA ESPINOSA DEL ALBA" w:date="2024-07-18T13:21:00Z">
                  <w:rPr>
                    <w:rFonts w:ascii="Cambria Math" w:hAnsi="Cambria Math"/>
                  </w:rPr>
                  <m:t>b</m:t>
                </w:ins>
              </m:r>
            </m:sub>
          </m:sSub>
          <m:d>
            <m:dPr>
              <m:ctrlPr>
                <w:ins w:id="204" w:author="CLARA ESPINOSA DEL ALBA" w:date="2024-07-18T13:21:00Z">
                  <w:rPr>
                    <w:rFonts w:ascii="Cambria Math" w:hAnsi="Cambria Math"/>
                    <w:i/>
                  </w:rPr>
                </w:ins>
              </m:ctrlPr>
            </m:dPr>
            <m:e>
              <m:r>
                <w:ins w:id="205" w:author="CLARA ESPINOSA DEL ALBA" w:date="2024-07-18T13:21:00Z">
                  <w:rPr>
                    <w:rFonts w:ascii="Cambria Math" w:hAnsi="Cambria Math"/>
                  </w:rPr>
                  <m:t>g</m:t>
                </w:ins>
              </m:r>
            </m:e>
          </m:d>
          <w:bookmarkEnd w:id="199"/>
          <m:r>
            <w:ins w:id="206" w:author="CLARA ESPINOSA DEL ALBA" w:date="2024-07-18T13:21:00Z">
              <w:rPr>
                <w:rFonts w:ascii="Cambria Math" w:hAnsi="Cambria Math"/>
              </w:rPr>
              <m:t>=x-θ∕t</m:t>
            </w:ins>
          </m:r>
        </m:oMath>
      </m:oMathPara>
    </w:p>
    <w:p w14:paraId="5B0D55A1" w14:textId="6517A04B" w:rsidR="003F4E0A" w:rsidRDefault="003F4E0A" w:rsidP="003F4E0A">
      <w:pPr>
        <w:rPr>
          <w:ins w:id="207" w:author="CLARA ESPINOSA DEL ALBA" w:date="2024-07-18T13:21:00Z"/>
        </w:rPr>
      </w:pPr>
      <w:ins w:id="208" w:author="CLARA ESPINOSA DEL ALBA" w:date="2024-07-18T13:21:00Z">
        <w:r>
          <w:t>Secondly, cumulative germination proportion is transformed to probit and</w:t>
        </w:r>
        <w:r w:rsidR="00726D00">
          <w:t xml:space="preserve"> third adjust the following line:</w:t>
        </w:r>
      </w:ins>
    </w:p>
    <w:p w14:paraId="648D3872" w14:textId="77777777" w:rsidR="0031479D" w:rsidRDefault="0031479D" w:rsidP="0031479D">
      <w:pPr>
        <w:rPr>
          <w:ins w:id="209" w:author="CLARA ESPINOSA DEL ALBA" w:date="2024-07-18T13:22:00Z"/>
        </w:rPr>
      </w:pPr>
      <m:oMathPara>
        <m:oMath>
          <m:r>
            <w:ins w:id="210" w:author="CLARA ESPINOSA DEL ALBA" w:date="2024-07-18T13:22:00Z">
              <w:rPr>
                <w:rFonts w:ascii="Cambria Math" w:hAnsi="Cambria Math"/>
              </w:rPr>
              <m:t>probit=m⋅</m:t>
            </w:ins>
          </m:r>
          <m:sSub>
            <m:sSubPr>
              <m:ctrlPr>
                <w:ins w:id="211" w:author="CLARA ESPINOSA DEL ALBA" w:date="2024-07-18T13:22:00Z">
                  <w:rPr>
                    <w:rFonts w:ascii="Cambria Math" w:hAnsi="Cambria Math"/>
                    <w:i/>
                  </w:rPr>
                </w:ins>
              </m:ctrlPr>
            </m:sSubPr>
            <m:e>
              <m:r>
                <w:ins w:id="212" w:author="CLARA ESPINOSA DEL ALBA" w:date="2024-07-18T13:22:00Z">
                  <w:rPr>
                    <w:rFonts w:ascii="Cambria Math" w:hAnsi="Cambria Math"/>
                  </w:rPr>
                  <m:t>x</m:t>
                </w:ins>
              </m:r>
            </m:e>
            <m:sub>
              <m:r>
                <w:ins w:id="213" w:author="CLARA ESPINOSA DEL ALBA" w:date="2024-07-18T13:22:00Z">
                  <w:rPr>
                    <w:rFonts w:ascii="Cambria Math" w:hAnsi="Cambria Math"/>
                  </w:rPr>
                  <m:t>b</m:t>
                </w:ins>
              </m:r>
            </m:sub>
          </m:sSub>
          <m:d>
            <m:dPr>
              <m:ctrlPr>
                <w:ins w:id="214" w:author="CLARA ESPINOSA DEL ALBA" w:date="2024-07-18T13:22:00Z">
                  <w:rPr>
                    <w:rFonts w:ascii="Cambria Math" w:hAnsi="Cambria Math"/>
                    <w:i/>
                  </w:rPr>
                </w:ins>
              </m:ctrlPr>
            </m:dPr>
            <m:e>
              <m:r>
                <w:ins w:id="215" w:author="CLARA ESPINOSA DEL ALBA" w:date="2024-07-18T13:22:00Z">
                  <w:rPr>
                    <w:rFonts w:ascii="Cambria Math" w:hAnsi="Cambria Math"/>
                  </w:rPr>
                  <m:t>g</m:t>
                </w:ins>
              </m:r>
            </m:e>
          </m:d>
          <m:r>
            <w:ins w:id="216" w:author="CLARA ESPINOSA DEL ALBA" w:date="2024-07-18T13:22:00Z">
              <w:rPr>
                <w:rFonts w:ascii="Cambria Math" w:hAnsi="Cambria Math"/>
              </w:rPr>
              <m:t>+b</m:t>
            </w:ins>
          </m:r>
        </m:oMath>
      </m:oMathPara>
    </w:p>
    <w:p w14:paraId="4915F3BD" w14:textId="07BBC484" w:rsidR="00726D00" w:rsidRDefault="0031479D" w:rsidP="003F4E0A">
      <w:pPr>
        <w:rPr>
          <w:ins w:id="217" w:author="CLARA ESPINOSA DEL ALBA" w:date="2024-07-18T13:24:00Z"/>
          <w:rFonts w:eastAsiaTheme="minorEastAsia"/>
        </w:rPr>
      </w:pPr>
      <w:ins w:id="218" w:author="CLARA ESPINOSA DEL ALBA" w:date="2024-07-18T13:22:00Z">
        <w:r>
          <w:lastRenderedPageBreak/>
          <w:t xml:space="preserve">Fourth, </w:t>
        </w:r>
      </w:ins>
      <w:ins w:id="219" w:author="CLARA ESPINOSA DEL ALBA" w:date="2024-07-18T13:32:00Z">
        <w:r w:rsidR="00F80196">
          <w:t>run ite</w:t>
        </w:r>
      </w:ins>
      <w:ins w:id="220" w:author="CLARA ESPINOSA DEL ALBA" w:date="2024-07-18T13:33:00Z">
        <w:r w:rsidR="00F80196">
          <w:t xml:space="preserve">rations to </w:t>
        </w:r>
      </w:ins>
      <w:ins w:id="221" w:author="CLARA ESPINOSA DEL ALBA" w:date="2024-07-18T13:22:00Z">
        <w:r>
          <w:t>optimize</w:t>
        </w:r>
      </w:ins>
      <w:ins w:id="222" w:author="CLARA ESPINOSA DEL ALBA" w:date="2024-07-18T13:33:00Z">
        <w:r w:rsidR="00F80196">
          <w:t xml:space="preserve"> the</w:t>
        </w:r>
      </w:ins>
      <w:ins w:id="223" w:author="CLARA ESPINOSA DEL ALBA" w:date="2024-07-18T13:22:00Z">
        <w:r>
          <w:t xml:space="preserve"> </w:t>
        </w:r>
      </w:ins>
      <m:oMath>
        <m:r>
          <w:ins w:id="224" w:author="CLARA ESPINOSA DEL ALBA" w:date="2024-07-18T13:22:00Z">
            <w:rPr>
              <w:rFonts w:ascii="Cambria Math" w:hAnsi="Cambria Math"/>
            </w:rPr>
            <m:t>θ</m:t>
          </w:ins>
        </m:r>
      </m:oMath>
      <w:ins w:id="225" w:author="CLARA ESPINOSA DEL ALBA" w:date="2024-07-18T13:22:00Z">
        <w:r w:rsidR="00934CFA">
          <w:rPr>
            <w:rFonts w:eastAsiaTheme="minorEastAsia"/>
          </w:rPr>
          <w:t xml:space="preserve"> value to increase the </w:t>
        </w:r>
      </w:ins>
      <w:ins w:id="226"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227" w:author="CLARA ESPINOSA DEL ALBA" w:date="2024-07-18T13:32:00Z">
        <w:r w:rsidR="00F80196">
          <w:rPr>
            <w:rFonts w:eastAsiaTheme="minorEastAsia"/>
          </w:rPr>
          <w:t xml:space="preserve"> of the model.</w:t>
        </w:r>
      </w:ins>
      <w:ins w:id="228" w:author="CLARA ESPINOSA DEL ALBA" w:date="2024-07-18T13:23:00Z">
        <w:r w:rsidR="00071A35">
          <w:rPr>
            <w:rFonts w:eastAsiaTheme="minorEastAsia"/>
          </w:rPr>
          <w:t xml:space="preserve"> </w:t>
        </w:r>
      </w:ins>
      <w:ins w:id="229" w:author="CLARA ESPINOSA DEL ALBA" w:date="2024-07-18T13:25:00Z">
        <w:r w:rsidR="00A774A6">
          <w:rPr>
            <w:rFonts w:eastAsiaTheme="minorEastAsia"/>
          </w:rPr>
          <w:t>Finally,</w:t>
        </w:r>
      </w:ins>
      <w:ins w:id="230" w:author="CLARA ESPINOSA DEL ALBA" w:date="2024-07-18T13:23:00Z">
        <w:r w:rsidR="00DA10B0">
          <w:rPr>
            <w:rFonts w:eastAsiaTheme="minorEastAsia"/>
          </w:rPr>
          <w:t xml:space="preserve"> it calculate</w:t>
        </w:r>
      </w:ins>
      <w:ins w:id="231" w:author="CLARA ESPINOSA DEL ALBA" w:date="2024-07-18T13:25:00Z">
        <w:r w:rsidR="00A774A6">
          <w:rPr>
            <w:rFonts w:eastAsiaTheme="minorEastAsia"/>
          </w:rPr>
          <w:t>s</w:t>
        </w:r>
      </w:ins>
      <w:ins w:id="232" w:author="CLARA ESPINOSA DEL ALBA" w:date="2024-07-18T13:23:00Z">
        <w:r w:rsidR="00DA10B0">
          <w:rPr>
            <w:rFonts w:eastAsiaTheme="minorEastAsia"/>
          </w:rPr>
          <w:t xml:space="preserve"> the </w:t>
        </w:r>
      </w:ins>
      <w:ins w:id="233" w:author="CLARA ESPINOSA DEL ALBA" w:date="2024-07-18T13:24:00Z">
        <w:r w:rsidR="00DA10B0">
          <w:rPr>
            <w:rFonts w:eastAsiaTheme="minorEastAsia"/>
          </w:rPr>
          <w:t>base water potential (</w:t>
        </w:r>
      </w:ins>
      <w:proofErr w:type="spellStart"/>
      <w:ins w:id="234" w:author="CLARA ESPINOSA DEL ALBA" w:date="2024-07-18T13:23:00Z">
        <w:r w:rsidR="00DA10B0" w:rsidRPr="00927584">
          <w:rPr>
            <w:rFonts w:cstheme="minorHAnsi"/>
          </w:rPr>
          <w:t>ψ</w:t>
        </w:r>
        <w:r w:rsidR="00DA10B0" w:rsidRPr="00927584">
          <w:rPr>
            <w:rFonts w:cstheme="minorHAnsi"/>
            <w:vertAlign w:val="subscript"/>
          </w:rPr>
          <w:t>b</w:t>
        </w:r>
      </w:ins>
      <w:proofErr w:type="spellEnd"/>
      <w:ins w:id="235" w:author="CLARA ESPINOSA DEL ALBA" w:date="2024-07-18T13:24:00Z">
        <w:r w:rsidR="00DA10B0">
          <w:rPr>
            <w:rFonts w:eastAsiaTheme="minorEastAsia"/>
          </w:rPr>
          <w:t xml:space="preserve">) </w:t>
        </w:r>
      </w:ins>
      <w:ins w:id="236" w:author="CLARA ESPINOSA DEL ALBA" w:date="2024-07-18T13:23:00Z">
        <w:r w:rsidR="00DA10B0">
          <w:rPr>
            <w:rFonts w:eastAsiaTheme="minorEastAsia"/>
          </w:rPr>
          <w:t>of</w:t>
        </w:r>
      </w:ins>
      <w:ins w:id="237"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r w:rsidR="00DA10B0">
          <w:rPr>
            <w:rFonts w:eastAsiaTheme="minorEastAsia"/>
          </w:rPr>
          <w:t xml:space="preserve"> </w:t>
        </w:r>
        <w:r w:rsidR="00ED4FD6">
          <w:rPr>
            <w:rFonts w:eastAsiaTheme="minorEastAsia"/>
          </w:rPr>
          <w:t>as:</w:t>
        </w:r>
      </w:ins>
    </w:p>
    <w:p w14:paraId="167EA89A" w14:textId="77777777" w:rsidR="00A774A6" w:rsidRDefault="00000000" w:rsidP="00A774A6">
      <w:pPr>
        <w:rPr>
          <w:ins w:id="238" w:author="CLARA ESPINOSA DEL ALBA" w:date="2024-07-18T13:24:00Z"/>
        </w:rPr>
      </w:pPr>
      <m:oMathPara>
        <m:oMath>
          <m:sSub>
            <m:sSubPr>
              <m:ctrlPr>
                <w:ins w:id="239" w:author="CLARA ESPINOSA DEL ALBA" w:date="2024-07-18T13:24:00Z">
                  <w:rPr>
                    <w:rFonts w:ascii="Cambria Math" w:hAnsi="Cambria Math"/>
                    <w:i/>
                  </w:rPr>
                </w:ins>
              </m:ctrlPr>
            </m:sSubPr>
            <m:e>
              <m:r>
                <w:ins w:id="240" w:author="CLARA ESPINOSA DEL ALBA" w:date="2024-07-18T13:24:00Z">
                  <w:rPr>
                    <w:rFonts w:ascii="Cambria Math" w:hAnsi="Cambria Math"/>
                  </w:rPr>
                  <m:t>x</m:t>
                </w:ins>
              </m:r>
            </m:e>
            <m:sub>
              <m:r>
                <w:ins w:id="241" w:author="CLARA ESPINOSA DEL ALBA" w:date="2024-07-18T13:24:00Z">
                  <w:rPr>
                    <w:rFonts w:ascii="Cambria Math" w:hAnsi="Cambria Math"/>
                  </w:rPr>
                  <m:t>b</m:t>
                </w:ins>
              </m:r>
            </m:sub>
          </m:sSub>
          <m:d>
            <m:dPr>
              <m:ctrlPr>
                <w:ins w:id="242" w:author="CLARA ESPINOSA DEL ALBA" w:date="2024-07-18T13:24:00Z">
                  <w:rPr>
                    <w:rFonts w:ascii="Cambria Math" w:hAnsi="Cambria Math"/>
                    <w:i/>
                  </w:rPr>
                </w:ins>
              </m:ctrlPr>
            </m:dPr>
            <m:e>
              <m:r>
                <w:ins w:id="243" w:author="CLARA ESPINOSA DEL ALBA" w:date="2024-07-18T13:24:00Z">
                  <w:rPr>
                    <w:rFonts w:ascii="Cambria Math" w:hAnsi="Cambria Math"/>
                  </w:rPr>
                  <m:t>50</m:t>
                </w:ins>
              </m:r>
            </m:e>
          </m:d>
          <m:r>
            <w:ins w:id="244" w:author="CLARA ESPINOSA DEL ALBA" w:date="2024-07-18T13:24:00Z">
              <w:rPr>
                <w:rFonts w:ascii="Cambria Math" w:hAnsi="Cambria Math"/>
              </w:rPr>
              <m:t>=-b∕m</m:t>
            </w:ins>
          </m:r>
        </m:oMath>
      </m:oMathPara>
    </w:p>
    <w:p w14:paraId="6D21FBE1" w14:textId="663E6D09" w:rsidR="00A774A6" w:rsidRDefault="004F61A3" w:rsidP="003F4E0A">
      <w:pPr>
        <w:rPr>
          <w:ins w:id="245" w:author="CLARA ESPINOSA DEL ALBA" w:date="2024-07-18T13:26:00Z"/>
        </w:rPr>
      </w:pPr>
      <w:ins w:id="246" w:author="CLARA ESPINOSA DEL ALBA" w:date="2024-07-18T13:25:00Z">
        <w:r>
          <w:t xml:space="preserve">And the sigma </w:t>
        </w:r>
      </w:ins>
      <m:oMath>
        <m:r>
          <w:ins w:id="247" w:author="CLARA ESPINOSA DEL ALBA" w:date="2024-07-18T13:25:00Z">
            <w:rPr>
              <w:rFonts w:ascii="Cambria Math" w:hAnsi="Cambria Math"/>
            </w:rPr>
            <m:t>σ</m:t>
          </w:ins>
        </m:r>
      </m:oMath>
      <w:ins w:id="248" w:author="CLARA ESPINOSA DEL ALBA" w:date="2024-07-18T13:25:00Z">
        <w:r w:rsidR="005357C6">
          <w:rPr>
            <w:rFonts w:eastAsiaTheme="minorEastAsia"/>
          </w:rPr>
          <w:t xml:space="preserve"> </w:t>
        </w:r>
      </w:ins>
      <w:ins w:id="249" w:author="CLARA ESPINOSA DEL ALBA" w:date="2024-07-18T13:26:00Z">
        <w:r w:rsidR="005357C6">
          <w:rPr>
            <w:rFonts w:eastAsiaTheme="minorEastAsia"/>
          </w:rPr>
          <w:t>(</w:t>
        </w:r>
        <w:r w:rsidR="005357C6" w:rsidRPr="000025E5">
          <w:t>standard deviation</w:t>
        </w:r>
        <w:r w:rsidR="005357C6">
          <w:t xml:space="preserve">) </w:t>
        </w:r>
        <w:r w:rsidR="005357C6" w:rsidRPr="000025E5">
          <w:t xml:space="preserve">of the </w:t>
        </w:r>
        <w:proofErr w:type="spellStart"/>
        <w:r w:rsidR="005357C6" w:rsidRPr="00927584">
          <w:rPr>
            <w:rFonts w:cstheme="minorHAnsi"/>
          </w:rPr>
          <w:t>ψ</w:t>
        </w:r>
        <w:r w:rsidR="005357C6" w:rsidRPr="00927584">
          <w:rPr>
            <w:rFonts w:cstheme="minorHAnsi"/>
            <w:vertAlign w:val="subscript"/>
          </w:rPr>
          <w:t>b</w:t>
        </w:r>
        <w:proofErr w:type="spellEnd"/>
        <w:r w:rsidR="005357C6" w:rsidRPr="000025E5">
          <w:t xml:space="preserve"> </w:t>
        </w:r>
        <w:r w:rsidR="005357C6">
          <w:t>as:</w:t>
        </w:r>
      </w:ins>
    </w:p>
    <w:p w14:paraId="1441237C" w14:textId="4858C6E6" w:rsidR="005357C6" w:rsidRPr="00350323" w:rsidRDefault="00756377" w:rsidP="00350323">
      <w:pPr>
        <w:rPr>
          <w:ins w:id="250" w:author="CLARA ESPINOSA DEL ALBA" w:date="2024-07-18T13:20:00Z"/>
        </w:rPr>
      </w:pPr>
      <m:oMathPara>
        <m:oMath>
          <m:r>
            <w:ins w:id="251" w:author="CLARA ESPINOSA DEL ALBA" w:date="2024-07-18T13:26:00Z">
              <w:rPr>
                <w:rFonts w:ascii="Cambria Math" w:hAnsi="Cambria Math"/>
              </w:rPr>
              <m:t>σ=1∕m</m:t>
            </w:ins>
          </m:r>
        </m:oMath>
      </m:oMathPara>
    </w:p>
    <w:p w14:paraId="5F714460" w14:textId="54CEA80C" w:rsidR="00526E85" w:rsidRPr="00927584" w:rsidRDefault="00BE23E7" w:rsidP="00350323">
      <w:pPr>
        <w:spacing w:line="360" w:lineRule="auto"/>
        <w:ind w:firstLine="709"/>
        <w:jc w:val="both"/>
        <w:rPr>
          <w:rFonts w:cstheme="minorHAnsi"/>
        </w:rPr>
      </w:pPr>
      <w:ins w:id="252" w:author="CLARA ESPINOSA DEL ALBA" w:date="2024-07-17T08:50:00Z">
        <w:r>
          <w:rPr>
            <w:rFonts w:cstheme="minorHAnsi"/>
          </w:rPr>
          <w:t>For three of the subpopulations</w:t>
        </w:r>
      </w:ins>
      <w:ins w:id="253" w:author="CLARA ESPINOSA DEL ALBA" w:date="2024-07-17T08:51:00Z">
        <w:r w:rsidR="000B1B31">
          <w:rPr>
            <w:rFonts w:cstheme="minorHAnsi"/>
          </w:rPr>
          <w:t>,</w:t>
        </w:r>
      </w:ins>
      <w:ins w:id="254" w:author="CLARA ESPINOSA DEL ALBA" w:date="2024-07-17T08:50:00Z">
        <w:r>
          <w:rPr>
            <w:rFonts w:cstheme="minorHAnsi"/>
          </w:rPr>
          <w:t xml:space="preserve"> with the fresh seed storage treatment</w:t>
        </w:r>
      </w:ins>
      <w:ins w:id="255" w:author="CLARA ESPINOSA DEL ALBA" w:date="2024-07-17T08:51:00Z">
        <w:r w:rsidR="000B1B31">
          <w:rPr>
            <w:rFonts w:cstheme="minorHAnsi"/>
          </w:rPr>
          <w:t xml:space="preserve"> (</w:t>
        </w:r>
        <w:r w:rsidR="00CD2EC3">
          <w:rPr>
            <w:rFonts w:cstheme="minorHAnsi"/>
          </w:rPr>
          <w:t>A00, B03 and B07)</w:t>
        </w:r>
      </w:ins>
      <w:ins w:id="256"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proofErr w:type="spellStart"/>
        <w:r w:rsidR="000B1B31" w:rsidRPr="00927584">
          <w:rPr>
            <w:rFonts w:cstheme="minorHAnsi"/>
          </w:rPr>
          <w:t>ψ</w:t>
        </w:r>
        <w:r w:rsidR="000B1B31" w:rsidRPr="00927584">
          <w:rPr>
            <w:rFonts w:cstheme="minorHAnsi"/>
            <w:vertAlign w:val="subscript"/>
          </w:rPr>
          <w:t>b</w:t>
        </w:r>
      </w:ins>
      <w:proofErr w:type="spellEnd"/>
      <w:ins w:id="257" w:author="CLARA ESPINOSA DEL ALBA" w:date="2024-07-17T08:51:00Z">
        <w:r w:rsidR="000B1B31">
          <w:rPr>
            <w:rFonts w:cstheme="minorHAnsi"/>
            <w:vertAlign w:val="subscript"/>
          </w:rPr>
          <w:t xml:space="preserve"> </w:t>
        </w:r>
        <w:r w:rsidR="00CD2EC3">
          <w:rPr>
            <w:rFonts w:cstheme="minorHAnsi"/>
          </w:rPr>
          <w:t>consequently for further anal</w:t>
        </w:r>
      </w:ins>
      <w:ins w:id="258" w:author="CLARA ESPINOSA DEL ALBA" w:date="2024-07-17T08:52:00Z">
        <w:r w:rsidR="00CD2EC3">
          <w:rPr>
            <w:rFonts w:cstheme="minorHAnsi"/>
          </w:rPr>
          <w:t xml:space="preserve">ysis </w:t>
        </w:r>
      </w:ins>
      <w:r w:rsidR="00F10AB1">
        <w:rPr>
          <w:rFonts w:cstheme="minorHAnsi"/>
        </w:rPr>
        <w:t>these</w:t>
      </w:r>
      <w:ins w:id="259" w:author="CLARA ESPINOSA DEL ALBA" w:date="2024-07-17T08:52:00Z">
        <w:r w:rsidR="00CD2EC3">
          <w:rPr>
            <w:rFonts w:cstheme="minorHAnsi"/>
          </w:rPr>
          <w:t xml:space="preserve"> positive values were assigned a maximum value of 0</w:t>
        </w:r>
      </w:ins>
      <w:r w:rsidR="00594767" w:rsidRPr="00927584">
        <w:rPr>
          <w:rFonts w:cstheme="minorHAnsi"/>
        </w:rPr>
        <w:t xml:space="preserve">. Then, we modelled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260" w:author="CLARA ESPINOSA DEL ALBA" w:date="2024-07-16T12:01:00Z">
        <w:r w:rsidR="00F33252">
          <w:rPr>
            <w:rFonts w:cstheme="minorHAnsi"/>
          </w:rPr>
          <w:t>, N= 18</w:t>
        </w:r>
      </w:ins>
      <w:r w:rsidR="00594767" w:rsidRPr="00927584">
        <w:rPr>
          <w:rFonts w:cstheme="minorHAnsi"/>
        </w:rPr>
        <w:t xml:space="preserve">) in th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storage * GDD + (1|summit), family = Gaussian. We found a significant interaction </w:t>
      </w:r>
      <w:ins w:id="261" w:author="CLARA ESPINOSA DEL ALBA" w:date="2024-07-16T15:25:00Z">
        <w:r w:rsidR="002F5145">
          <w:rPr>
            <w:rFonts w:cstheme="minorHAnsi"/>
          </w:rPr>
          <w:t xml:space="preserve">between </w:t>
        </w:r>
      </w:ins>
      <w:r w:rsidR="00594767" w:rsidRPr="00927584">
        <w:rPr>
          <w:rFonts w:cstheme="minorHAnsi"/>
        </w:rPr>
        <w:t xml:space="preserve">storage </w:t>
      </w:r>
      <w:proofErr w:type="spellStart"/>
      <w:ins w:id="262" w:author="CLARA ESPINOSA DEL ALBA" w:date="2024-08-02T12:48:00Z">
        <w:r w:rsidR="003A0AE3">
          <w:rPr>
            <w:rFonts w:cstheme="minorHAnsi"/>
          </w:rPr>
          <w:t>and</w:t>
        </w:r>
      </w:ins>
      <w:del w:id="263" w:author="CLARA ESPINOSA DEL ALBA" w:date="2024-08-02T12:48:00Z">
        <w:r w:rsidR="00594767" w:rsidRPr="00927584" w:rsidDel="003A0AE3">
          <w:rPr>
            <w:rFonts w:cstheme="minorHAnsi"/>
          </w:rPr>
          <w:delText xml:space="preserve">* </w:delText>
        </w:r>
      </w:del>
      <w:r w:rsidR="00594767" w:rsidRPr="00927584">
        <w:rPr>
          <w:rFonts w:cstheme="minorHAnsi"/>
        </w:rPr>
        <w:t>GDD</w:t>
      </w:r>
      <w:proofErr w:type="spellEnd"/>
      <w:r w:rsidR="00594767" w:rsidRPr="00927584">
        <w:rPr>
          <w:rFonts w:cstheme="minorHAnsi"/>
        </w:rPr>
        <w:t>,</w:t>
      </w:r>
      <w:ins w:id="264" w:author="CLARA ESPINOSA DEL ALBA" w:date="2024-08-02T12:48:00Z">
        <w:r w:rsidR="00982F78">
          <w:rPr>
            <w:rFonts w:cstheme="minorHAnsi"/>
          </w:rPr>
          <w:t xml:space="preserve"> meaning that</w:t>
        </w:r>
      </w:ins>
      <w:ins w:id="265" w:author="CLARA ESPINOSA DEL ALBA" w:date="2024-08-02T12:49:00Z">
        <w:r w:rsidR="00982F78">
          <w:rPr>
            <w:rFonts w:cstheme="minorHAnsi"/>
          </w:rPr>
          <w:t xml:space="preserve"> the relationship between GDD and </w:t>
        </w:r>
      </w:ins>
      <w:del w:id="266" w:author="CLARA ESPINOSA DEL ALBA" w:date="2024-08-02T12:50:00Z">
        <w:r w:rsidR="00594767" w:rsidRPr="00927584" w:rsidDel="00CE4B32">
          <w:rPr>
            <w:rFonts w:cstheme="minorHAnsi"/>
          </w:rPr>
          <w:delText xml:space="preserve"> </w:delText>
        </w:r>
      </w:del>
      <w:proofErr w:type="spellStart"/>
      <w:ins w:id="267" w:author="CLARA ESPINOSA DEL ALBA" w:date="2024-08-02T12:49:00Z">
        <w:r w:rsidR="00C8546A" w:rsidRPr="00927584">
          <w:rPr>
            <w:rFonts w:cstheme="minorHAnsi"/>
          </w:rPr>
          <w:t>ψ</w:t>
        </w:r>
        <w:r w:rsidR="00C8546A" w:rsidRPr="00927584">
          <w:rPr>
            <w:rFonts w:cstheme="minorHAnsi"/>
            <w:vertAlign w:val="subscript"/>
          </w:rPr>
          <w:t>b</w:t>
        </w:r>
        <w:proofErr w:type="spellEnd"/>
        <w:r w:rsidR="00C8546A" w:rsidRPr="00927584">
          <w:rPr>
            <w:rFonts w:cstheme="minorHAnsi"/>
          </w:rPr>
          <w:t xml:space="preserve"> </w:t>
        </w:r>
      </w:ins>
      <w:r w:rsidR="001D0FBB">
        <w:rPr>
          <w:rFonts w:cstheme="minorHAnsi"/>
        </w:rPr>
        <w:t>was</w:t>
      </w:r>
      <w:ins w:id="268" w:author="CLARA ESPINOSA DEL ALBA" w:date="2024-08-02T12:49:00Z">
        <w:r w:rsidR="00C8546A">
          <w:rPr>
            <w:rFonts w:cstheme="minorHAnsi"/>
          </w:rPr>
          <w:t xml:space="preserve"> different between </w:t>
        </w:r>
      </w:ins>
      <w:ins w:id="269" w:author="CLARA ESPINOSA DEL ALBA" w:date="2024-08-02T12:50:00Z">
        <w:r w:rsidR="00CE4B32">
          <w:rPr>
            <w:rFonts w:cstheme="minorHAnsi"/>
          </w:rPr>
          <w:t xml:space="preserve">both </w:t>
        </w:r>
      </w:ins>
      <w:ins w:id="270" w:author="CLARA ESPINOSA DEL ALBA" w:date="2024-08-02T12:49:00Z">
        <w:r w:rsidR="00C8546A">
          <w:rPr>
            <w:rFonts w:cstheme="minorHAnsi"/>
          </w:rPr>
          <w:t xml:space="preserve">storage treatments. </w:t>
        </w:r>
      </w:ins>
      <w:del w:id="271" w:author="CLARA ESPINOSA DEL ALBA" w:date="2024-08-02T12:50:00Z">
        <w:r w:rsidR="00594767" w:rsidRPr="00927584" w:rsidDel="004D548F">
          <w:rPr>
            <w:rFonts w:cstheme="minorHAnsi"/>
          </w:rPr>
          <w:delText>consequently</w:delText>
        </w:r>
      </w:del>
      <w:ins w:id="272" w:author="CLARA ESPINOSA DEL ALBA" w:date="2024-08-02T12:50:00Z">
        <w:r w:rsidR="004D548F">
          <w:rPr>
            <w:rFonts w:cstheme="minorHAnsi"/>
          </w:rPr>
          <w:t>To test the strength of that relationship</w:t>
        </w:r>
      </w:ins>
      <w:r w:rsidR="00594767" w:rsidRPr="00927584">
        <w:rPr>
          <w:rFonts w:cstheme="minorHAnsi"/>
        </w:rPr>
        <w:t>, we tested each storage treatment</w:t>
      </w:r>
      <w:del w:id="273" w:author="CLARA ESPINOSA DEL ALBA" w:date="2024-08-02T12:51:00Z">
        <w:r w:rsidR="00594767" w:rsidRPr="00927584" w:rsidDel="003E048A">
          <w:rPr>
            <w:rFonts w:cstheme="minorHAnsi"/>
          </w:rPr>
          <w:delText xml:space="preserve"> separately to check if ψ</w:delText>
        </w:r>
        <w:r w:rsidR="00594767" w:rsidRPr="00927584" w:rsidDel="003E048A">
          <w:rPr>
            <w:rFonts w:cstheme="minorHAnsi"/>
            <w:vertAlign w:val="subscript"/>
          </w:rPr>
          <w:delText>b</w:delText>
        </w:r>
        <w:r w:rsidR="00594767" w:rsidRPr="00927584" w:rsidDel="003E048A">
          <w:rPr>
            <w:rFonts w:cstheme="minorHAnsi"/>
          </w:rPr>
          <w:delText xml:space="preserve"> varied according to GDD in fresh vs. after ripened seeds</w:delText>
        </w:r>
      </w:del>
      <w:r w:rsidR="00594767" w:rsidRPr="00927584">
        <w:rPr>
          <w:rFonts w:cstheme="minorHAnsi"/>
        </w:rPr>
        <w:t xml:space="preserve">. Model formula: </w:t>
      </w:r>
      <w:proofErr w:type="spellStart"/>
      <w:r w:rsidR="00594767" w:rsidRPr="00927584">
        <w:rPr>
          <w:rFonts w:cstheme="minorHAnsi"/>
        </w:rPr>
        <w:t>ψ</w:t>
      </w:r>
      <w:r w:rsidR="00594767" w:rsidRPr="00927584">
        <w:rPr>
          <w:rFonts w:cstheme="minorHAnsi"/>
          <w:vertAlign w:val="subscript"/>
        </w:rPr>
        <w:t>b</w:t>
      </w:r>
      <w:proofErr w:type="spellEnd"/>
      <w:r w:rsidR="00594767" w:rsidRPr="00927584">
        <w:rPr>
          <w:rFonts w:cstheme="minorHAnsi"/>
        </w:rPr>
        <w:t xml:space="preserve"> ~ GDD + (1|summit), family = Gaussian.</w:t>
      </w:r>
      <w:ins w:id="274" w:author="CLARA ESPINOSA DEL ALBA" w:date="2024-08-02T16:10:00Z">
        <w:r w:rsidR="002D7D6E">
          <w:rPr>
            <w:rFonts w:cstheme="minorHAnsi"/>
          </w:rPr>
          <w:t xml:space="preserve"> Analys</w:t>
        </w:r>
      </w:ins>
      <w:r w:rsidR="001D0FBB">
        <w:rPr>
          <w:rFonts w:cstheme="minorHAnsi"/>
        </w:rPr>
        <w:t>es</w:t>
      </w:r>
      <w:ins w:id="275" w:author="CLARA ESPINOSA DEL ALBA" w:date="2024-08-02T16:10:00Z">
        <w:r w:rsidR="002D7D6E">
          <w:rPr>
            <w:rFonts w:cstheme="minorHAnsi"/>
          </w:rPr>
          <w:t xml:space="preserve"> were repe</w:t>
        </w:r>
        <w:r w:rsidR="009F26BB">
          <w:rPr>
            <w:rFonts w:cstheme="minorHAnsi"/>
          </w:rPr>
          <w:t>ated with the subset of subpopulations which had been sow</w:t>
        </w:r>
      </w:ins>
      <w:ins w:id="276" w:author="CLARA ESPINOSA DEL ALBA" w:date="2024-08-02T16:11:00Z">
        <w:r w:rsidR="009F26BB">
          <w:rPr>
            <w:rFonts w:cstheme="minorHAnsi"/>
          </w:rPr>
          <w:t xml:space="preserve">ed in both storage </w:t>
        </w:r>
      </w:ins>
      <w:ins w:id="277" w:author="CLARA ESPINOSA DEL ALBA" w:date="2024-08-02T16:12:00Z">
        <w:r w:rsidR="00D33398">
          <w:rPr>
            <w:rFonts w:cstheme="minorHAnsi"/>
          </w:rPr>
          <w:t>treatments</w:t>
        </w:r>
      </w:ins>
      <w:ins w:id="278"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279" w:author="CLARA ESPINOSA DEL ALBA" w:date="2024-08-02T16:11:00Z">
        <w:r w:rsidR="003A79B6">
          <w:rPr>
            <w:rFonts w:cstheme="minorHAnsi"/>
          </w:rPr>
          <w:t xml:space="preserve">able </w:t>
        </w:r>
      </w:ins>
      <w:r w:rsidR="00D955CC">
        <w:rPr>
          <w:rFonts w:cstheme="minorHAnsi"/>
        </w:rPr>
        <w:t>S</w:t>
      </w:r>
      <w:ins w:id="280" w:author="CLARA ESPINOSA DEL ALBA" w:date="2024-08-02T16:11:00Z">
        <w:r w:rsidR="003A79B6">
          <w:rPr>
            <w:rFonts w:cstheme="minorHAnsi"/>
          </w:rPr>
          <w:t>4.</w:t>
        </w:r>
      </w:ins>
    </w:p>
    <w:p w14:paraId="6D7F952E" w14:textId="2E251916" w:rsidR="00594767" w:rsidRPr="00927584" w:rsidRDefault="00594767" w:rsidP="00594767">
      <w:pPr>
        <w:spacing w:line="360" w:lineRule="auto"/>
        <w:ind w:firstLine="709"/>
        <w:jc w:val="both"/>
      </w:pPr>
      <w:r w:rsidRPr="00927584">
        <w:t>Additionally, we wanted to control for seed mass</w:t>
      </w:r>
      <w:ins w:id="281" w:author="CLARA ESPINOSA DEL ALBA" w:date="2024-08-02T12:58:00Z">
        <w:r w:rsidR="00305174">
          <w:t xml:space="preserve"> as a covariate</w:t>
        </w:r>
      </w:ins>
      <w:r w:rsidRPr="00927584">
        <w:t xml:space="preserve">, </w:t>
      </w:r>
      <w:del w:id="282" w:author="CLARA ESPINOSA DEL ALBA" w:date="2024-08-02T12:58:00Z">
        <w:r w:rsidRPr="00927584" w:rsidDel="00442017">
          <w:delText xml:space="preserve">a </w:delText>
        </w:r>
      </w:del>
      <w:ins w:id="283" w:author="CLARA ESPINOSA DEL ALBA" w:date="2024-08-02T12:58:00Z">
        <w:r w:rsidR="00442017">
          <w:t>because it is a seed</w:t>
        </w:r>
        <w:r w:rsidR="00442017" w:rsidRPr="00927584">
          <w:t xml:space="preserve"> </w:t>
        </w:r>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84"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85"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ins w:id="286" w:author="CLARA ESPINOSA DEL ALBA" w:date="2024-08-02T15:19:00Z">
        <w:r w:rsidR="005A223D">
          <w:t xml:space="preserve">Firstly, we </w:t>
        </w:r>
      </w:ins>
      <w:ins w:id="287" w:author="CLARA ESPINOSA DEL ALBA" w:date="2024-08-02T15:20:00Z">
        <w:r w:rsidR="005A223D">
          <w:t xml:space="preserve">checked if there </w:t>
        </w:r>
      </w:ins>
      <w:ins w:id="288" w:author="CLARA ESPINOSA DEL ALBA" w:date="2024-08-05T08:59:00Z">
        <w:r w:rsidR="00355780">
          <w:t>were</w:t>
        </w:r>
      </w:ins>
      <w:ins w:id="289" w:author="CLARA ESPINOSA DEL ALBA" w:date="2024-08-02T15:20:00Z">
        <w:r w:rsidR="005A223D">
          <w:t xml:space="preserve"> </w:t>
        </w:r>
      </w:ins>
      <w:ins w:id="290" w:author="CLARA ESPINOSA DEL ALBA" w:date="2024-08-05T08:59:00Z">
        <w:r w:rsidR="00355780">
          <w:t xml:space="preserve">any </w:t>
        </w:r>
      </w:ins>
      <w:ins w:id="291" w:author="CLARA ESPINOSA DEL ALBA" w:date="2024-08-02T15:20:00Z">
        <w:r w:rsidR="005A223D">
          <w:t>preexist</w:t>
        </w:r>
      </w:ins>
      <w:ins w:id="292" w:author="CLARA ESPINOSA DEL ALBA" w:date="2024-08-05T08:59:00Z">
        <w:r w:rsidR="00355780">
          <w:t>ing</w:t>
        </w:r>
      </w:ins>
      <w:ins w:id="293" w:author="CLARA ESPINOSA DEL ALBA" w:date="2024-08-02T15:20:00Z">
        <w:r w:rsidR="005A223D">
          <w:t xml:space="preserve"> differences in seed mass between storage treatments, which was not the case</w:t>
        </w:r>
      </w:ins>
      <w:ins w:id="294" w:author="CLARA ESPINOSA DEL ALBA" w:date="2024-08-05T08:59:00Z">
        <w:r w:rsidR="00355780">
          <w:t>. We then</w:t>
        </w:r>
      </w:ins>
      <w:ins w:id="295" w:author="CLARA ESPINOSA DEL ALBA" w:date="2024-08-02T15:20:00Z">
        <w:r w:rsidR="00236E9F">
          <w:t xml:space="preserve"> checked if </w:t>
        </w:r>
      </w:ins>
      <w:ins w:id="296" w:author="CLARA ESPINOSA DEL ALBA" w:date="2024-08-02T15:21:00Z">
        <w:r w:rsidR="00FE770B" w:rsidRPr="00927584">
          <w:rPr>
            <w:rFonts w:cstheme="minorHAnsi"/>
          </w:rPr>
          <w:t xml:space="preserve">germination </w:t>
        </w:r>
        <w:proofErr w:type="spellStart"/>
        <w:r w:rsidR="00FE770B" w:rsidRPr="00927584">
          <w:rPr>
            <w:rFonts w:cstheme="minorHAnsi"/>
          </w:rPr>
          <w:t>ψ</w:t>
        </w:r>
        <w:r w:rsidR="00FE770B" w:rsidRPr="00927584">
          <w:rPr>
            <w:rFonts w:cstheme="minorHAnsi"/>
            <w:vertAlign w:val="subscript"/>
          </w:rPr>
          <w:t>b</w:t>
        </w:r>
        <w:proofErr w:type="spellEnd"/>
        <w:r w:rsidR="00FE770B" w:rsidRPr="00927584">
          <w:rPr>
            <w:rFonts w:cstheme="minorHAnsi"/>
          </w:rPr>
          <w:t xml:space="preserve"> varied as a function of seed mass </w:t>
        </w:r>
        <w:r w:rsidR="00FE770B">
          <w:rPr>
            <w:rFonts w:cstheme="minorHAnsi"/>
          </w:rPr>
          <w:t xml:space="preserve">only, and again no significant relationship. Finally, </w:t>
        </w:r>
      </w:ins>
      <w:del w:id="297" w:author="CLARA ESPINOSA DEL ALBA" w:date="2024-08-02T15:21:00Z">
        <w:r w:rsidRPr="00927584" w:rsidDel="00FE770B">
          <w:delText>W</w:delText>
        </w:r>
      </w:del>
      <w:ins w:id="298" w:author="CLARA ESPINOSA DEL ALBA" w:date="2024-08-02T15:21:00Z">
        <w:r w:rsidR="00FE770B">
          <w:t>w</w:t>
        </w:r>
      </w:ins>
      <w:r w:rsidRPr="00927584">
        <w:t xml:space="preserve">e </w:t>
      </w:r>
      <w:r w:rsidRPr="00927584">
        <w:rPr>
          <w:rFonts w:cstheme="minorHAnsi"/>
        </w:rPr>
        <w:t xml:space="preserve">checked if germination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varied as a function of seed mass </w:t>
      </w:r>
      <w:ins w:id="299" w:author="CLARA ESPINOSA DEL ALBA" w:date="2024-08-02T15:08:00Z">
        <w:r w:rsidR="00637DF8">
          <w:rPr>
            <w:rFonts w:cstheme="minorHAnsi"/>
          </w:rPr>
          <w:t xml:space="preserve">and GDD </w:t>
        </w:r>
      </w:ins>
      <w:r w:rsidRPr="00927584">
        <w:rPr>
          <w:rFonts w:cstheme="minorHAnsi"/>
        </w:rPr>
        <w:t>by fitting GLMMs with gamma distribution (since the model did not fulfil Gaussian assumptions)</w:t>
      </w:r>
      <w:del w:id="300" w:author="CLARA ESPINOSA DEL ALBA" w:date="2024-08-02T15:21:00Z">
        <w:r w:rsidRPr="00927584" w:rsidDel="005253DA">
          <w:rPr>
            <w:rFonts w:cstheme="minorHAnsi"/>
          </w:rPr>
          <w:delText xml:space="preserve">. However, </w:delText>
        </w:r>
      </w:del>
      <w:del w:id="301" w:author="CLARA ESPINOSA DEL ALBA" w:date="2024-08-02T15:22:00Z">
        <w:r w:rsidRPr="00927584" w:rsidDel="005253DA">
          <w:rPr>
            <w:rFonts w:cstheme="minorHAnsi"/>
          </w:rPr>
          <w:delText xml:space="preserve">we </w:delText>
        </w:r>
      </w:del>
      <w:ins w:id="302" w:author="CLARA ESPINOSA DEL ALBA" w:date="2024-08-02T15:22:00Z">
        <w:r w:rsidR="005253DA">
          <w:rPr>
            <w:rFonts w:cstheme="minorHAnsi"/>
          </w:rPr>
          <w:t xml:space="preserve"> and</w:t>
        </w:r>
        <w:r w:rsidR="005253DA" w:rsidRPr="00927584">
          <w:rPr>
            <w:rFonts w:cstheme="minorHAnsi"/>
          </w:rPr>
          <w:t xml:space="preserve"> </w:t>
        </w:r>
      </w:ins>
      <w:r w:rsidRPr="00927584">
        <w:rPr>
          <w:rFonts w:cstheme="minorHAnsi"/>
        </w:rPr>
        <w:t xml:space="preserve">found no significant relationship between </w:t>
      </w:r>
      <w:del w:id="303" w:author="CLARA ESPINOSA DEL ALBA" w:date="2024-08-02T15:22:00Z">
        <w:r w:rsidRPr="00927584" w:rsidDel="00567827">
          <w:rPr>
            <w:rFonts w:cstheme="minorHAnsi"/>
          </w:rPr>
          <w:delText>seed mass and germination ψ</w:delText>
        </w:r>
        <w:r w:rsidRPr="00927584" w:rsidDel="00567827">
          <w:rPr>
            <w:rFonts w:cstheme="minorHAnsi"/>
            <w:vertAlign w:val="subscript"/>
          </w:rPr>
          <w:delText>b</w:delText>
        </w:r>
      </w:del>
      <w:ins w:id="304" w:author="CLARA ESPINOSA DEL ALBA" w:date="2024-08-02T15:22:00Z">
        <w:r w:rsidR="00567827">
          <w:rPr>
            <w:rFonts w:cstheme="minorHAnsi"/>
          </w:rPr>
          <w:t xml:space="preserve">neither of the terms. We did find </w:t>
        </w:r>
        <w:r w:rsidR="00E44847">
          <w:rPr>
            <w:rFonts w:cstheme="minorHAnsi"/>
          </w:rPr>
          <w:t>a positive correlation between seed mass and subpopulations</w:t>
        </w:r>
      </w:ins>
      <w:ins w:id="305" w:author="CLARA ESPINOSA DEL ALBA" w:date="2024-08-02T15:23:00Z">
        <w:r w:rsidR="00E44847">
          <w:rPr>
            <w:rFonts w:cstheme="minorHAnsi"/>
          </w:rPr>
          <w:t xml:space="preserve"> GDD, nevertheless </w:t>
        </w:r>
        <w:r w:rsidR="00E44847">
          <w:rPr>
            <w:rFonts w:cstheme="minorHAnsi"/>
          </w:rPr>
          <w:lastRenderedPageBreak/>
          <w:t>this did not translate into other differences</w:t>
        </w:r>
        <w:r w:rsidR="00481EA7">
          <w:rPr>
            <w:rFonts w:cstheme="minorHAnsi"/>
          </w:rPr>
          <w:t xml:space="preserve"> (detailed model information can be found in supplementary tables/figures </w:t>
        </w:r>
      </w:ins>
      <w:ins w:id="306" w:author="CLARA ESPINOSA DEL ALBA" w:date="2024-08-02T15:24:00Z">
        <w:r w:rsidR="00481EA7" w:rsidRPr="001D0FBB">
          <w:rPr>
            <w:rFonts w:cstheme="minorHAnsi"/>
            <w:highlight w:val="yellow"/>
            <w:rPrChange w:id="307" w:author="FRANCISCO DE BORJA JIMENEZ-ALFARO GONZALEZ" w:date="2024-08-20T09:25:00Z" w16du:dateUtc="2024-08-20T07:25:00Z">
              <w:rPr>
                <w:rFonts w:cstheme="minorHAnsi"/>
              </w:rPr>
            </w:rPrChange>
          </w:rPr>
          <w:t>xxx</w:t>
        </w:r>
        <w:r w:rsidR="00481EA7">
          <w:rPr>
            <w:rFonts w:cstheme="minorHAnsi"/>
          </w:rPr>
          <w:t>)</w:t>
        </w:r>
      </w:ins>
      <w:del w:id="308" w:author="CLARA ESPINOSA DEL ALBA" w:date="2024-08-02T15:23:00Z">
        <w:r w:rsidRPr="00927584" w:rsidDel="00481EA7">
          <w:rPr>
            <w:rFonts w:cstheme="minorHAnsi"/>
            <w:vertAlign w:val="subscript"/>
          </w:rPr>
          <w:delText>.</w:delText>
        </w:r>
      </w:del>
    </w:p>
    <w:p w14:paraId="6D7F952F" w14:textId="77777777" w:rsidR="00594767" w:rsidRPr="00927584" w:rsidRDefault="00594767" w:rsidP="00594767">
      <w:pPr>
        <w:pStyle w:val="Ttulo2"/>
        <w:spacing w:line="360" w:lineRule="auto"/>
        <w:jc w:val="both"/>
      </w:pPr>
      <w:r w:rsidRPr="00927584">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4C1629B4" w:rsidR="00594767" w:rsidRDefault="00594767" w:rsidP="00594767">
      <w:pPr>
        <w:spacing w:line="360" w:lineRule="auto"/>
        <w:ind w:firstLine="709"/>
        <w:jc w:val="both"/>
      </w:pPr>
      <w:r w:rsidRPr="00927584">
        <w:t xml:space="preserve">We used Bradford’s hydro-time model to calculate the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proofErr w:type="spellStart"/>
      <w:r w:rsidRPr="00927584">
        <w:rPr>
          <w:rFonts w:cstheme="minorHAnsi"/>
        </w:rPr>
        <w:t>ψ</w:t>
      </w:r>
      <w:r w:rsidRPr="00927584">
        <w:rPr>
          <w:rFonts w:cstheme="minorHAnsi"/>
          <w:vertAlign w:val="subscript"/>
        </w:rPr>
        <w:t>b</w:t>
      </w:r>
      <w:proofErr w:type="spellEnd"/>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 (Table </w:t>
      </w:r>
      <w:r w:rsidR="001E2DA3">
        <w:t>2</w:t>
      </w:r>
      <w:r w:rsidRPr="00927584">
        <w:t xml:space="preserve">). </w:t>
      </w:r>
    </w:p>
    <w:p w14:paraId="6D7F961E" w14:textId="7398F23A" w:rsidR="00594767" w:rsidRDefault="00594767" w:rsidP="00594767">
      <w:pPr>
        <w:spacing w:line="360" w:lineRule="auto"/>
        <w:ind w:firstLine="709"/>
        <w:jc w:val="both"/>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proofErr w:type="spellStart"/>
      <w:r w:rsidRPr="00927584">
        <w:rPr>
          <w:rFonts w:cstheme="minorHAnsi"/>
        </w:rPr>
        <w:t>ψ</w:t>
      </w:r>
      <w:r w:rsidRPr="00927584">
        <w:rPr>
          <w:rFonts w:cstheme="minorHAnsi"/>
          <w:vertAlign w:val="subscript"/>
        </w:rPr>
        <w:t>b</w:t>
      </w:r>
      <w:proofErr w:type="spellEnd"/>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proofErr w:type="spellStart"/>
      <w:r w:rsidRPr="00927584">
        <w:rPr>
          <w:rFonts w:cstheme="minorHAnsi"/>
        </w:rPr>
        <w:t>ψ</w:t>
      </w:r>
      <w:r w:rsidRPr="00927584">
        <w:rPr>
          <w:rFonts w:cstheme="minorHAnsi"/>
          <w:vertAlign w:val="subscript"/>
        </w:rPr>
        <w:t>b</w:t>
      </w:r>
      <w:proofErr w:type="spellEnd"/>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D7F9621" w14:textId="77777777" w:rsidR="00594767" w:rsidRPr="00927584" w:rsidRDefault="00594767" w:rsidP="00594767">
      <w:pPr>
        <w:pStyle w:val="Ttulo3"/>
        <w:spacing w:line="360" w:lineRule="auto"/>
        <w:jc w:val="both"/>
      </w:pPr>
      <w:r w:rsidRPr="00927584">
        <w:t>4. Discussion</w:t>
      </w:r>
    </w:p>
    <w:p w14:paraId="6D7F9622" w14:textId="30898E3D"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proofErr w:type="spellStart"/>
      <w:r w:rsidRPr="00927584">
        <w:rPr>
          <w:rFonts w:cstheme="minorHAnsi"/>
        </w:rPr>
        <w:t>ψ</w:t>
      </w:r>
      <w:r w:rsidRPr="00927584">
        <w:rPr>
          <w:rFonts w:cstheme="minorHAnsi"/>
          <w:vertAlign w:val="subscript"/>
        </w:rPr>
        <w:t>b</w:t>
      </w:r>
      <w:proofErr w:type="spellEnd"/>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proofErr w:type="spellStart"/>
      <w:r w:rsidRPr="00927584">
        <w:rPr>
          <w:rFonts w:cstheme="minorHAnsi"/>
        </w:rPr>
        <w:t>ψ</w:t>
      </w:r>
      <w:r w:rsidRPr="00927584">
        <w:rPr>
          <w:rFonts w:cstheme="minorHAnsi"/>
          <w:vertAlign w:val="subscript"/>
        </w:rPr>
        <w:t>b</w:t>
      </w:r>
      <w:proofErr w:type="spellEnd"/>
      <w:r w:rsidRPr="00927584">
        <w:t xml:space="preserve"> </w:t>
      </w:r>
      <w:del w:id="309" w:author="CLARA ESPINOSA DEL ALBA" w:date="2024-08-05T08:54:00Z">
        <w:r w:rsidRPr="00927584" w:rsidDel="00F82C37">
          <w:delText xml:space="preserve">is </w:delText>
        </w:r>
      </w:del>
      <w:ins w:id="310" w:author="CLARA ESPINOSA DEL ALBA" w:date="2024-08-05T08:54:00Z">
        <w:r w:rsidR="00F82C37">
          <w:t xml:space="preserve">might </w:t>
        </w:r>
        <w:r w:rsidR="0092341A">
          <w:lastRenderedPageBreak/>
          <w:t>be</w:t>
        </w:r>
        <w:r w:rsidR="00F82C37" w:rsidRPr="00927584">
          <w:t xml:space="preserve"> </w:t>
        </w:r>
      </w:ins>
      <w:r w:rsidRPr="00927584">
        <w:t>a functional trait with</w:t>
      </w:r>
      <w:r w:rsidR="001D0FBB">
        <w:t xml:space="preserve"> potential implications</w:t>
      </w:r>
      <w:r w:rsidRPr="00927584">
        <w:t xml:space="preserve"> for individual fitness and species occurrence patterns at the local scale.</w:t>
      </w:r>
    </w:p>
    <w:p w14:paraId="6D7F9623" w14:textId="2961D51A" w:rsidR="00594767" w:rsidRDefault="00594767" w:rsidP="00594767">
      <w:pPr>
        <w:spacing w:line="360" w:lineRule="auto"/>
        <w:ind w:firstLine="709"/>
        <w:jc w:val="both"/>
        <w:rPr>
          <w:ins w:id="311"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4AF6B2E" w:rsidR="00F73381" w:rsidRPr="00E817DB" w:rsidRDefault="00A94B9A" w:rsidP="00594767">
      <w:pPr>
        <w:spacing w:line="360" w:lineRule="auto"/>
        <w:ind w:firstLine="709"/>
        <w:jc w:val="both"/>
      </w:pPr>
      <w:ins w:id="312" w:author="CLARA ESPINOSA DEL ALBA" w:date="2024-08-05T09:21:00Z">
        <w:r>
          <w:t xml:space="preserve">Maternal </w:t>
        </w:r>
      </w:ins>
      <w:ins w:id="313" w:author="CLARA ESPINOSA DEL ALBA" w:date="2024-08-05T09:36:00Z">
        <w:r w:rsidR="004F7168">
          <w:t>or tr</w:t>
        </w:r>
        <w:r w:rsidR="00DF575C">
          <w:t xml:space="preserve">ansgenerational </w:t>
        </w:r>
      </w:ins>
      <w:ins w:id="314" w:author="CLARA ESPINOSA DEL ALBA" w:date="2024-08-05T09:21:00Z">
        <w:r>
          <w:t>effects</w:t>
        </w:r>
      </w:ins>
      <w:ins w:id="315" w:author="CLARA ESPINOSA DEL ALBA" w:date="2024-08-05T10:31:00Z">
        <w:r w:rsidR="00431BE0">
          <w:t>, here</w:t>
        </w:r>
        <w:r w:rsidR="00E86BD7">
          <w:t xml:space="preserve"> included with seed mas</w:t>
        </w:r>
      </w:ins>
      <w:ins w:id="316" w:author="CLARA ESPINOSA DEL ALBA" w:date="2024-08-05T10:32:00Z">
        <w:r w:rsidR="00E86BD7">
          <w:t>s as a proxy,</w:t>
        </w:r>
      </w:ins>
      <w:ins w:id="317" w:author="CLARA ESPINOSA DEL ALBA" w:date="2024-08-05T09:21:00Z">
        <w:r>
          <w:t xml:space="preserve"> hav</w:t>
        </w:r>
      </w:ins>
      <w:ins w:id="318" w:author="CLARA ESPINOSA DEL ALBA" w:date="2024-08-05T09:22:00Z">
        <w:r>
          <w:t>e been previ</w:t>
        </w:r>
        <w:r w:rsidR="00B730F1">
          <w:t>ously reported to have an important role in seed germination responses (</w:t>
        </w:r>
      </w:ins>
      <w:ins w:id="319" w:author="CLARA ESPINOSA DEL ALBA" w:date="2024-08-05T10:51:00Z">
        <w:r w:rsidR="001063E3">
          <w:t xml:space="preserve">reviewed in </w:t>
        </w:r>
      </w:ins>
      <w:ins w:id="320" w:author="CLARA ESPINOSA DEL ALBA" w:date="2024-08-07T09:34:00Z" w16du:dateUtc="2024-08-07T07: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321" w:author="CLARA ESPINOSA DEL ALBA" w:date="2024-08-07T09:34:00Z" w16du:dateUtc="2024-08-07T07:34:00Z">
        <w:r w:rsidR="00D70CE6">
          <w:fldChar w:fldCharType="end"/>
        </w:r>
      </w:ins>
      <w:ins w:id="322" w:author="CLARA ESPINOSA DEL ALBA" w:date="2024-08-05T11:03:00Z">
        <w:r w:rsidR="00D37B04">
          <w:t xml:space="preserve">. </w:t>
        </w:r>
      </w:ins>
      <w:ins w:id="323" w:author="CLARA ESPINOSA DEL ALBA" w:date="2024-08-05T08:55:00Z">
        <w:r w:rsidR="00F73381">
          <w:t>In our study</w:t>
        </w:r>
      </w:ins>
      <w:ins w:id="324" w:author="CLARA ESPINOSA DEL ALBA" w:date="2024-08-05T08:56:00Z">
        <w:r w:rsidR="00F73381">
          <w:t>,</w:t>
        </w:r>
      </w:ins>
      <w:ins w:id="325" w:author="CLARA ESPINOSA DEL ALBA" w:date="2024-08-05T08:55:00Z">
        <w:r w:rsidR="00F73381">
          <w:t xml:space="preserve"> </w:t>
        </w:r>
      </w:ins>
      <w:ins w:id="326" w:author="CLARA ESPINOSA DEL ALBA" w:date="2024-08-05T11:04:00Z">
        <w:r w:rsidR="00B35986">
          <w:t>seed mass</w:t>
        </w:r>
      </w:ins>
      <w:ins w:id="327" w:author="CLARA ESPINOSA DEL ALBA" w:date="2024-08-05T08:55:00Z">
        <w:r w:rsidR="00F73381">
          <w:t xml:space="preserve"> did not </w:t>
        </w:r>
      </w:ins>
      <w:ins w:id="328" w:author="CLARA ESPINOSA DEL ALBA" w:date="2024-08-05T08:57:00Z">
        <w:r w:rsidR="000E0BE8">
          <w:t>significantly affect germination responses nor</w:t>
        </w:r>
      </w:ins>
      <w:ins w:id="329" w:author="CLARA ESPINOSA DEL ALBA" w:date="2024-08-05T08:56:00Z">
        <w:r w:rsidR="00E22023">
          <w:t xml:space="preserve"> germination </w:t>
        </w:r>
      </w:ins>
      <w:proofErr w:type="spellStart"/>
      <w:ins w:id="330" w:author="CLARA ESPINOSA DEL ALBA" w:date="2024-08-05T08:57:00Z">
        <w:r w:rsidR="00E22023" w:rsidRPr="00927584">
          <w:rPr>
            <w:rFonts w:cstheme="minorHAnsi"/>
          </w:rPr>
          <w:t>ψ</w:t>
        </w:r>
        <w:r w:rsidR="00E22023" w:rsidRPr="00927584">
          <w:rPr>
            <w:rFonts w:cstheme="minorHAnsi"/>
            <w:vertAlign w:val="subscript"/>
          </w:rPr>
          <w:t>b</w:t>
        </w:r>
        <w:proofErr w:type="spellEnd"/>
        <w:r w:rsidR="00E817DB">
          <w:rPr>
            <w:rFonts w:cstheme="minorHAnsi"/>
          </w:rPr>
          <w:t>, although we did find a correlation between subpopulation</w:t>
        </w:r>
      </w:ins>
      <w:ins w:id="331" w:author="CLARA ESPINOSA DEL ALBA" w:date="2024-08-05T09:53:00Z">
        <w:r w:rsidR="005354A3">
          <w:rPr>
            <w:rFonts w:cstheme="minorHAnsi"/>
          </w:rPr>
          <w:t>s</w:t>
        </w:r>
      </w:ins>
      <w:ins w:id="332" w:author="CLARA ESPINOSA DEL ALBA" w:date="2024-08-05T08:57:00Z">
        <w:r w:rsidR="00E817DB">
          <w:rPr>
            <w:rFonts w:cstheme="minorHAnsi"/>
          </w:rPr>
          <w:t xml:space="preserve"> from </w:t>
        </w:r>
      </w:ins>
      <w:ins w:id="333" w:author="CLARA ESPINOSA DEL ALBA" w:date="2024-08-05T08:58:00Z">
        <w:r w:rsidR="00E817DB">
          <w:rPr>
            <w:rFonts w:cstheme="minorHAnsi"/>
          </w:rPr>
          <w:t xml:space="preserve">warmer microhabitats having also heavier seeds. </w:t>
        </w:r>
        <w:r w:rsidR="00416105">
          <w:rPr>
            <w:rFonts w:cstheme="minorHAnsi"/>
          </w:rPr>
          <w:t>Our results</w:t>
        </w:r>
      </w:ins>
      <w:ins w:id="334" w:author="CLARA ESPINOSA DEL ALBA" w:date="2024-08-05T09:00:00Z">
        <w:r w:rsidR="00C86E16">
          <w:rPr>
            <w:rFonts w:cstheme="minorHAnsi"/>
          </w:rPr>
          <w:t xml:space="preserve"> suggest </w:t>
        </w:r>
      </w:ins>
      <w:ins w:id="335" w:author="CLARA ESPINOSA DEL ALBA" w:date="2024-08-05T09:53:00Z">
        <w:r w:rsidR="005354A3">
          <w:rPr>
            <w:rFonts w:cstheme="minorHAnsi"/>
          </w:rPr>
          <w:t xml:space="preserve">a </w:t>
        </w:r>
      </w:ins>
      <w:ins w:id="336" w:author="CLARA ESPINOSA DEL ALBA" w:date="2024-08-05T09:00:00Z">
        <w:r w:rsidR="00C86E16">
          <w:rPr>
            <w:rFonts w:cstheme="minorHAnsi"/>
          </w:rPr>
          <w:t xml:space="preserve">differential level of </w:t>
        </w:r>
      </w:ins>
      <w:ins w:id="337" w:author="CLARA ESPINOSA DEL ALBA" w:date="2024-08-05T09:53:00Z">
        <w:r w:rsidR="005354A3">
          <w:rPr>
            <w:rFonts w:cstheme="minorHAnsi"/>
          </w:rPr>
          <w:t xml:space="preserve">maternal </w:t>
        </w:r>
      </w:ins>
      <w:ins w:id="338" w:author="CLARA ESPINOSA DEL ALBA" w:date="2024-08-05T09:00:00Z">
        <w:r w:rsidR="00C86E16">
          <w:rPr>
            <w:rFonts w:cstheme="minorHAnsi"/>
          </w:rPr>
          <w:t xml:space="preserve">influence, potentially </w:t>
        </w:r>
        <w:r w:rsidR="00DC3071">
          <w:rPr>
            <w:rFonts w:cstheme="minorHAnsi"/>
          </w:rPr>
          <w:t>habitat</w:t>
        </w:r>
      </w:ins>
      <w:ins w:id="339" w:author="CLARA ESPINOSA DEL ALBA" w:date="2024-08-05T09:53:00Z">
        <w:r w:rsidR="0072179B">
          <w:rPr>
            <w:rFonts w:cstheme="minorHAnsi"/>
          </w:rPr>
          <w:t xml:space="preserve"> or </w:t>
        </w:r>
      </w:ins>
      <w:ins w:id="340" w:author="CLARA ESPINOSA DEL ALBA" w:date="2024-08-05T09:54:00Z">
        <w:r w:rsidR="0072179B">
          <w:rPr>
            <w:rFonts w:cstheme="minorHAnsi"/>
          </w:rPr>
          <w:t xml:space="preserve">scale </w:t>
        </w:r>
      </w:ins>
      <w:ins w:id="341" w:author="CLARA ESPINOSA DEL ALBA" w:date="2024-08-05T09:00:00Z">
        <w:r w:rsidR="00DC3071">
          <w:rPr>
            <w:rFonts w:cstheme="minorHAnsi"/>
          </w:rPr>
          <w:t xml:space="preserve">related; while other </w:t>
        </w:r>
      </w:ins>
      <w:ins w:id="342" w:author="CLARA ESPINOSA DEL ALBA" w:date="2024-08-05T08:58:00Z">
        <w:r w:rsidR="009856F2">
          <w:rPr>
            <w:rFonts w:cstheme="minorHAnsi"/>
          </w:rPr>
          <w:t>results reported in the literature</w:t>
        </w:r>
      </w:ins>
      <w:ins w:id="343" w:author="CLARA ESPINOSA DEL ALBA" w:date="2024-08-05T09:01:00Z">
        <w:r w:rsidR="00DC3071">
          <w:rPr>
            <w:rFonts w:cstheme="minorHAnsi"/>
          </w:rPr>
          <w:t xml:space="preserve"> show contradictory results with both lighter </w:t>
        </w:r>
      </w:ins>
      <w:ins w:id="344" w:author="CLARA ESPINOSA DEL ALBA" w:date="2024-08-05T09:02:00Z">
        <w:r w:rsidR="00D772C5" w:rsidRPr="00927584">
          <w:fldChar w:fldCharType="begin" w:fldLock="1"/>
        </w:r>
      </w:ins>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ins w:id="345" w:author="CLARA ESPINOSA DEL ALBA" w:date="2024-08-05T09:02:00Z">
        <w:r w:rsidR="00D772C5" w:rsidRPr="00927584">
          <w:fldChar w:fldCharType="separate"/>
        </w:r>
        <w:r w:rsidR="00D772C5" w:rsidRPr="00DF1093">
          <w:rPr>
            <w:noProof/>
          </w:rPr>
          <w:t xml:space="preserve">(Kikuzawa and Koyama, 1999; Merino-Martín </w:t>
        </w:r>
        <w:r w:rsidR="00D772C5" w:rsidRPr="00DF1093">
          <w:rPr>
            <w:i/>
            <w:noProof/>
          </w:rPr>
          <w:t>et al.</w:t>
        </w:r>
        <w:r w:rsidR="00D772C5" w:rsidRPr="00DF1093">
          <w:rPr>
            <w:noProof/>
          </w:rPr>
          <w:t xml:space="preserve">, 2017; Gya </w:t>
        </w:r>
        <w:r w:rsidR="00D772C5" w:rsidRPr="00DF1093">
          <w:rPr>
            <w:i/>
            <w:noProof/>
          </w:rPr>
          <w:t>et al.</w:t>
        </w:r>
        <w:r w:rsidR="00D772C5" w:rsidRPr="00DF1093">
          <w:rPr>
            <w:noProof/>
          </w:rPr>
          <w:t>, 2023)</w:t>
        </w:r>
        <w:r w:rsidR="00D772C5" w:rsidRPr="00927584">
          <w:fldChar w:fldCharType="end"/>
        </w:r>
        <w:r w:rsidR="00D772C5" w:rsidRPr="00927584">
          <w:t xml:space="preserve"> </w:t>
        </w:r>
      </w:ins>
      <w:ins w:id="346" w:author="CLARA ESPINOSA DEL ALBA" w:date="2024-08-05T09:01:00Z">
        <w:r w:rsidR="00DC3071">
          <w:rPr>
            <w:rFonts w:cstheme="minorHAnsi"/>
          </w:rPr>
          <w:t xml:space="preserve">and heavier </w:t>
        </w:r>
      </w:ins>
      <w:ins w:id="347" w:author="CLARA ESPINOSA DEL ALBA" w:date="2024-08-05T09:02:00Z">
        <w:r w:rsidR="00D772C5" w:rsidRPr="00927584">
          <w:fldChar w:fldCharType="begin" w:fldLock="1"/>
        </w:r>
      </w:ins>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ins w:id="348" w:author="CLARA ESPINOSA DEL ALBA" w:date="2024-08-05T09:02:00Z">
        <w:r w:rsidR="00D772C5" w:rsidRPr="00927584">
          <w:fldChar w:fldCharType="separate"/>
        </w:r>
        <w:r w:rsidR="00D772C5" w:rsidRPr="00DF1093">
          <w:rPr>
            <w:noProof/>
          </w:rPr>
          <w:t xml:space="preserve">(Kidson and Westoby, 2000; Gelviz-Gelvez </w:t>
        </w:r>
        <w:r w:rsidR="00D772C5" w:rsidRPr="00DF1093">
          <w:rPr>
            <w:i/>
            <w:noProof/>
          </w:rPr>
          <w:t>et al.</w:t>
        </w:r>
        <w:r w:rsidR="00D772C5" w:rsidRPr="00DF1093">
          <w:rPr>
            <w:noProof/>
          </w:rPr>
          <w:t>, 2020)</w:t>
        </w:r>
        <w:r w:rsidR="00D772C5" w:rsidRPr="00927584">
          <w:fldChar w:fldCharType="end"/>
        </w:r>
        <w:r w:rsidR="00D772C5">
          <w:t xml:space="preserve"> </w:t>
        </w:r>
      </w:ins>
      <w:ins w:id="349" w:author="CLARA ESPINOSA DEL ALBA" w:date="2024-08-05T09:01:00Z">
        <w:r w:rsidR="00DC3071">
          <w:rPr>
            <w:rFonts w:cstheme="minorHAnsi"/>
          </w:rPr>
          <w:t xml:space="preserve">seeds showing positive response to </w:t>
        </w:r>
      </w:ins>
      <w:ins w:id="350" w:author="CLARA ESPINOSA DEL ALBA" w:date="2024-08-05T09:02:00Z">
        <w:r w:rsidR="00D772C5">
          <w:rPr>
            <w:rFonts w:cstheme="minorHAnsi"/>
          </w:rPr>
          <w:t xml:space="preserve">drought. </w:t>
        </w:r>
      </w:ins>
    </w:p>
    <w:p w14:paraId="6D7F9624" w14:textId="71506549" w:rsidR="00594767" w:rsidRPr="00927584" w:rsidRDefault="00594767" w:rsidP="00594767">
      <w:pPr>
        <w:spacing w:line="360" w:lineRule="auto"/>
        <w:ind w:firstLine="709"/>
        <w:jc w:val="both"/>
      </w:pPr>
      <w:r w:rsidRPr="00927584">
        <w:t xml:space="preserve">The </w:t>
      </w:r>
      <w:ins w:id="351" w:author="CLARA ESPINOSA DEL ALBA" w:date="2024-07-16T08:33:00Z">
        <w:r w:rsidR="00260EDB">
          <w:t xml:space="preserve">potential </w:t>
        </w:r>
      </w:ins>
      <w:r w:rsidRPr="00927584">
        <w:t xml:space="preserve">functional significance of </w:t>
      </w:r>
      <w:proofErr w:type="spellStart"/>
      <w:r w:rsidRPr="00927584">
        <w:rPr>
          <w:rFonts w:cstheme="minorHAnsi"/>
        </w:rPr>
        <w:t>ψ</w:t>
      </w:r>
      <w:r w:rsidRPr="00927584">
        <w:rPr>
          <w:rFonts w:cstheme="minorHAnsi"/>
          <w:vertAlign w:val="subscript"/>
        </w:rPr>
        <w:t>b</w:t>
      </w:r>
      <w:proofErr w:type="spellEnd"/>
      <w:r w:rsidRPr="00927584">
        <w:t xml:space="preserve"> (and after-ripening) </w:t>
      </w:r>
      <w:del w:id="352" w:author="CLARA ESPINOSA DEL ALBA" w:date="2024-07-16T08:33:00Z">
        <w:r w:rsidRPr="00927584" w:rsidDel="00A12A16">
          <w:delText xml:space="preserve">demonstrates </w:delText>
        </w:r>
      </w:del>
      <w:ins w:id="353" w:author="CLARA ESPINOSA DEL ALBA" w:date="2024-07-16T08:33:00Z">
        <w:r w:rsidR="00A12A16">
          <w:t xml:space="preserve"> </w:t>
        </w:r>
      </w:ins>
      <w:ins w:id="354"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w:t>
      </w:r>
      <w:r w:rsidRPr="00927584">
        <w:lastRenderedPageBreak/>
        <w:t xml:space="preserve">transitional mountains such as the southern European mountain systems. Unexpectedly, the </w:t>
      </w:r>
      <w:proofErr w:type="spellStart"/>
      <w:r w:rsidRPr="00927584">
        <w:rPr>
          <w:rFonts w:cstheme="minorHAnsi"/>
        </w:rPr>
        <w:t>ψ</w:t>
      </w:r>
      <w:r w:rsidRPr="00927584">
        <w:rPr>
          <w:rFonts w:cstheme="minorHAnsi"/>
          <w:vertAlign w:val="subscript"/>
        </w:rPr>
        <w:t>b</w:t>
      </w:r>
      <w:proofErr w:type="spellEnd"/>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proofErr w:type="spellStart"/>
      <w:r w:rsidRPr="00927584">
        <w:rPr>
          <w:rFonts w:cstheme="minorHAnsi"/>
        </w:rPr>
        <w:t>ψ</w:t>
      </w:r>
      <w:r w:rsidRPr="00927584">
        <w:rPr>
          <w:rFonts w:cstheme="minorHAnsi"/>
          <w:vertAlign w:val="subscript"/>
        </w:rPr>
        <w:t>b</w:t>
      </w:r>
      <w:proofErr w:type="spellEnd"/>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proofErr w:type="spellStart"/>
      <w:r w:rsidRPr="00927584">
        <w:rPr>
          <w:rFonts w:cstheme="minorHAnsi"/>
        </w:rPr>
        <w:t>ψ</w:t>
      </w:r>
      <w:r w:rsidRPr="00927584">
        <w:rPr>
          <w:rFonts w:cstheme="minorHAnsi"/>
          <w:vertAlign w:val="subscript"/>
        </w:rPr>
        <w:t>b</w:t>
      </w:r>
      <w:proofErr w:type="spellEnd"/>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ins w:id="355" w:author="CLARA ESPINOSA DEL ALBA" w:date="2024-08-05T13:46:00Z">
        <w:r w:rsidR="00296700">
          <w:t xml:space="preserve"> relatively narrow range</w:t>
        </w:r>
      </w:ins>
      <w:ins w:id="356" w:author="CLARA ESPINOSA DEL ALBA" w:date="2024-08-05T13:47:00Z">
        <w:r w:rsidR="00296700">
          <w:t xml:space="preserve"> of base water potential </w:t>
        </w:r>
      </w:ins>
      <w:r w:rsidR="001D0FBB">
        <w:t>(</w:t>
      </w:r>
      <w:ins w:id="357" w:author="CLARA ESPINOSA DEL ALBA" w:date="2024-08-05T13:47:00Z">
        <w:r w:rsidR="007D75A2" w:rsidRPr="007D75A2">
          <w:t>from -0.35 to -0.55 MPa</w:t>
        </w:r>
      </w:ins>
      <w:r w:rsidR="001D0FBB">
        <w:t>)</w:t>
      </w:r>
      <w:ins w:id="358" w:author="CLARA ESPINOSA DEL ALBA" w:date="2024-08-05T13:47:00Z">
        <w:r w:rsidR="007D75A2" w:rsidRPr="007D75A2">
          <w:t xml:space="preserve">, with </w:t>
        </w:r>
      </w:ins>
      <w:ins w:id="359" w:author="CLARA ESPINOSA DEL ALBA" w:date="2024-08-05T13:48:00Z">
        <w:r w:rsidR="00CB5AD3">
          <w:t>7</w:t>
        </w:r>
      </w:ins>
      <w:ins w:id="360" w:author="CLARA ESPINOSA DEL ALBA" w:date="2024-08-05T13:47:00Z">
        <w:r w:rsidR="007D75A2" w:rsidRPr="007D75A2">
          <w:t>5% of values falling into the range of -0.40 to -0.48</w:t>
        </w:r>
      </w:ins>
      <w:ins w:id="361" w:author="CLARA ESPINOSA DEL ALBA" w:date="2024-08-05T13:48:00Z">
        <w:r w:rsidR="00CB5AD3">
          <w:t xml:space="preserve"> </w:t>
        </w:r>
      </w:ins>
      <w:ins w:id="362" w:author="CLARA ESPINOSA DEL ALBA" w:date="2024-08-05T13:47:00Z">
        <w:r w:rsidR="007D75A2" w:rsidRPr="007D75A2">
          <w:t>M</w:t>
        </w:r>
      </w:ins>
      <w:r w:rsidR="001D0FBB">
        <w:t>P</w:t>
      </w:r>
      <w:ins w:id="363" w:author="CLARA ESPINOSA DEL ALBA" w:date="2024-08-05T13:47:00Z">
        <w:r w:rsidR="007D75A2" w:rsidRPr="007D75A2">
          <w:t>a</w:t>
        </w:r>
      </w:ins>
      <w:ins w:id="364" w:author="CLARA ESPINOSA DEL ALBA" w:date="2024-08-05T13:48:00Z">
        <w:r w:rsidR="008C6558">
          <w:t xml:space="preserve">. </w:t>
        </w:r>
      </w:ins>
      <w:ins w:id="365" w:author="CLARA ESPINOSA DEL ALBA" w:date="2024-08-05T13:50:00Z">
        <w:r w:rsidR="008C4B04">
          <w:t>From the field data collected</w:t>
        </w:r>
      </w:ins>
      <w:ins w:id="366" w:author="CLARA ESPINOSA DEL ALBA" w:date="2024-08-05T13:51:00Z">
        <w:r w:rsidR="00147B8B">
          <w:t>,</w:t>
        </w:r>
      </w:ins>
      <w:ins w:id="367" w:author="CLARA ESPINOSA DEL ALBA" w:date="2024-08-05T13:50:00Z">
        <w:r w:rsidR="008C4B04">
          <w:t xml:space="preserve"> we </w:t>
        </w:r>
      </w:ins>
      <w:ins w:id="368" w:author="CLARA ESPINOSA DEL ALBA" w:date="2024-08-05T13:51:00Z">
        <w:r w:rsidR="00147B8B">
          <w:t xml:space="preserve">were able to </w:t>
        </w:r>
      </w:ins>
      <w:ins w:id="369" w:author="CLARA ESPINOSA DEL ALBA" w:date="2024-08-05T13:50:00Z">
        <w:r w:rsidR="008C4B04">
          <w:t>measur</w:t>
        </w:r>
      </w:ins>
      <w:ins w:id="370" w:author="CLARA ESPINOSA DEL ALBA" w:date="2024-08-05T13:51:00Z">
        <w:r w:rsidR="008F5656">
          <w:t xml:space="preserve">e </w:t>
        </w:r>
      </w:ins>
      <w:ins w:id="371" w:author="CLARA ESPINOSA DEL ALBA" w:date="2024-08-05T13:52:00Z">
        <w:r w:rsidR="00645F45" w:rsidRPr="00645F45">
          <w:t>how much time it takes to go from -0.55 to -0.35</w:t>
        </w:r>
        <w:r w:rsidR="00645F45">
          <w:t xml:space="preserve"> M</w:t>
        </w:r>
      </w:ins>
      <w:r w:rsidR="001D0FBB">
        <w:t>P</w:t>
      </w:r>
      <w:ins w:id="372" w:author="CLARA ESPINOSA DEL ALBA" w:date="2024-08-05T13:52:00Z">
        <w:r w:rsidR="00645F45">
          <w:t xml:space="preserve">a and </w:t>
        </w:r>
      </w:ins>
      <w:ins w:id="373" w:author="CLARA ESPINOSA DEL ALBA" w:date="2024-08-05T13:53:00Z">
        <w:r w:rsidR="0032617B">
          <w:t>r</w:t>
        </w:r>
      </w:ins>
      <w:ins w:id="374" w:author="CLARA ESPINOSA DEL ALBA" w:date="2024-08-05T13:52:00Z">
        <w:r w:rsidR="0032617B" w:rsidRPr="0032617B">
          <w:t>esults showed very little (few hours) or non-existent differences</w:t>
        </w:r>
      </w:ins>
      <w:ins w:id="375" w:author="CLARA ESPINOSA DEL ALBA" w:date="2024-08-05T13:53:00Z">
        <w:r w:rsidR="00736C83">
          <w:t>.</w:t>
        </w:r>
      </w:ins>
      <w:ins w:id="376" w:author="CLARA ESPINOSA DEL ALBA" w:date="2024-08-05T13:52:00Z">
        <w:r w:rsidR="0032617B" w:rsidRPr="0032617B">
          <w:t xml:space="preserve"> </w:t>
        </w:r>
      </w:ins>
      <w:r w:rsidR="001D0FBB">
        <w:t>This</w:t>
      </w:r>
      <w:ins w:id="377" w:author="CLARA ESPINOSA DEL ALBA" w:date="2024-08-05T13:52:00Z">
        <w:r w:rsidR="0032617B" w:rsidRPr="0032617B">
          <w:t xml:space="preserve"> </w:t>
        </w:r>
      </w:ins>
      <w:r w:rsidR="001D0FBB">
        <w:t>i</w:t>
      </w:r>
      <w:ins w:id="378" w:author="CLARA ESPINOSA DEL ALBA" w:date="2024-08-05T13:55:00Z">
        <w:r w:rsidR="00871F39">
          <w:t>ndicat</w:t>
        </w:r>
      </w:ins>
      <w:r w:rsidR="001D0FBB">
        <w:t>es</w:t>
      </w:r>
      <w:ins w:id="379" w:author="CLARA ESPINOSA DEL ALBA" w:date="2024-08-05T13:52:00Z">
        <w:r w:rsidR="0032617B" w:rsidRPr="0032617B">
          <w:t xml:space="preserve"> that rain episodes </w:t>
        </w:r>
      </w:ins>
      <w:r w:rsidR="001D0FBB">
        <w:t>make</w:t>
      </w:r>
      <w:ins w:id="380" w:author="CLARA ESPINOSA DEL ALBA" w:date="2024-08-05T13:53:00Z">
        <w:r w:rsidR="00736C83">
          <w:t xml:space="preserve"> the soil</w:t>
        </w:r>
      </w:ins>
      <w:ins w:id="381" w:author="CLARA ESPINOSA DEL ALBA" w:date="2024-08-05T13:52:00Z">
        <w:r w:rsidR="0032617B" w:rsidRPr="0032617B">
          <w:t xml:space="preserve"> </w:t>
        </w:r>
      </w:ins>
      <w:ins w:id="382" w:author="CLARA ESPINOSA DEL ALBA" w:date="2024-08-05T13:54:00Z">
        <w:r w:rsidR="00E42DA2">
          <w:t>surpass</w:t>
        </w:r>
      </w:ins>
      <w:ins w:id="383" w:author="CLARA ESPINOSA DEL ALBA" w:date="2024-08-05T13:52:00Z">
        <w:r w:rsidR="0032617B" w:rsidRPr="0032617B">
          <w:t xml:space="preserve"> </w:t>
        </w:r>
      </w:ins>
      <w:ins w:id="384" w:author="CLARA ESPINOSA DEL ALBA" w:date="2024-08-05T13:54:00Z">
        <w:r w:rsidR="00E42DA2">
          <w:t>the</w:t>
        </w:r>
      </w:ins>
      <w:ins w:id="385" w:author="CLARA ESPINOSA DEL ALBA" w:date="2024-08-05T13:52:00Z">
        <w:r w:rsidR="0032617B" w:rsidRPr="0032617B">
          <w:t xml:space="preserve"> germination base water potential range limits</w:t>
        </w:r>
      </w:ins>
      <w:r w:rsidR="001D0FBB">
        <w:t xml:space="preserve"> </w:t>
      </w:r>
      <w:r w:rsidR="001D0FBB" w:rsidRPr="0032617B">
        <w:t>very rapidly</w:t>
      </w:r>
      <w:ins w:id="386" w:author="CLARA ESPINOSA DEL ALBA" w:date="2024-08-05T13:52:00Z">
        <w:r w:rsidR="0032617B" w:rsidRPr="0032617B">
          <w:t xml:space="preserve">. These results suggest </w:t>
        </w:r>
      </w:ins>
      <w:ins w:id="387" w:author="CLARA ESPINOSA DEL ALBA" w:date="2024-08-05T13:55:00Z">
        <w:r w:rsidR="00CE3BEF">
          <w:t xml:space="preserve">a more </w:t>
        </w:r>
      </w:ins>
      <w:ins w:id="388" w:author="CLARA ESPINOSA DEL ALBA" w:date="2024-08-05T13:52:00Z">
        <w:r w:rsidR="0032617B" w:rsidRPr="0032617B">
          <w:t>limited ecological significance of base water potential in the field, even though this species has been proven to germinate within few hours in the lab</w:t>
        </w:r>
      </w:ins>
      <w:ins w:id="389" w:author="CLARA ESPINOSA DEL ALBA" w:date="2024-08-05T13:55:00Z">
        <w:r w:rsidR="00CE3BEF">
          <w:t>oratory</w:t>
        </w:r>
      </w:ins>
      <w:ins w:id="390" w:author="CLARA ESPINOSA DEL ALBA" w:date="2024-08-05T13:56:00Z">
        <w:r w:rsidR="00CB708F">
          <w:t>.</w:t>
        </w:r>
      </w:ins>
    </w:p>
    <w:p w14:paraId="6D7F9625" w14:textId="15F4D2A9" w:rsidR="00594767" w:rsidRPr="00927584" w:rsidRDefault="00594767" w:rsidP="00594767">
      <w:pPr>
        <w:spacing w:line="360" w:lineRule="auto"/>
        <w:ind w:firstLine="709"/>
        <w:jc w:val="both"/>
      </w:pPr>
      <w:r w:rsidRPr="00927584">
        <w:t xml:space="preserve">The lower </w:t>
      </w:r>
      <w:proofErr w:type="spellStart"/>
      <w:r w:rsidRPr="00927584">
        <w:rPr>
          <w:rFonts w:cstheme="minorHAnsi"/>
        </w:rPr>
        <w:t>ψ</w:t>
      </w:r>
      <w:r w:rsidRPr="00927584">
        <w:rPr>
          <w:rFonts w:cstheme="minorHAnsi"/>
          <w:vertAlign w:val="subscript"/>
        </w:rPr>
        <w:t>b</w:t>
      </w:r>
      <w:proofErr w:type="spellEnd"/>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w:t>
      </w:r>
      <w:proofErr w:type="gramStart"/>
      <w:r w:rsidRPr="00927584">
        <w:t>it is clear that the</w:t>
      </w:r>
      <w:proofErr w:type="gramEnd"/>
      <w:r w:rsidRPr="00927584">
        <w:t xml:space="preserve"> intraspecific variation detected in our study area does not follow a random pattern, i.e. it </w:t>
      </w:r>
      <w:ins w:id="391"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w:t>
      </w:r>
      <w:r w:rsidR="00DF1093" w:rsidRPr="00DF1093">
        <w:rPr>
          <w:noProof/>
        </w:rPr>
        <w:lastRenderedPageBreak/>
        <w:t xml:space="preserve">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392"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ins w:id="393" w:author="CLARA ESPINOSA DEL ALBA" w:date="2024-08-05T11:12:00Z">
        <w:r w:rsidR="00A73146">
          <w:t xml:space="preserve"> </w:t>
        </w:r>
      </w:ins>
      <w:proofErr w:type="gramStart"/>
      <w:ins w:id="394" w:author="CLARA ESPINOSA DEL ALBA" w:date="2024-08-05T11:14:00Z">
        <w:r w:rsidR="00D71DCA">
          <w:t xml:space="preserve">A more feasible </w:t>
        </w:r>
      </w:ins>
      <w:r w:rsidR="00FA0C77">
        <w:t xml:space="preserve">and desirable </w:t>
      </w:r>
      <w:ins w:id="395" w:author="CLARA ESPINOSA DEL ALBA" w:date="2024-08-05T11:14:00Z">
        <w:r w:rsidR="00D71DCA">
          <w:t>idea,</w:t>
        </w:r>
        <w:proofErr w:type="gramEnd"/>
        <w:r w:rsidR="00D71DCA">
          <w:t xml:space="preserve"> would be to record </w:t>
        </w:r>
      </w:ins>
      <w:ins w:id="396" w:author="CLARA ESPINOSA DEL ALBA" w:date="2024-08-05T11:15:00Z">
        <w:r w:rsidR="000474F7">
          <w:t xml:space="preserve">field </w:t>
        </w:r>
        <w:r w:rsidR="00D71DCA">
          <w:t xml:space="preserve">emergence </w:t>
        </w:r>
        <w:r w:rsidR="005B69A1">
          <w:t>continuously measuring soil field water potential</w:t>
        </w:r>
      </w:ins>
      <w:ins w:id="397" w:author="CLARA ESPINOSA DEL ALBA" w:date="2024-08-05T11:16:00Z">
        <w:r w:rsidR="000474F7">
          <w:t xml:space="preserve"> and compare those values with the ones we obtained in the lab. </w:t>
        </w:r>
      </w:ins>
    </w:p>
    <w:p w14:paraId="6D7F9627" w14:textId="70875417" w:rsidR="00594767" w:rsidRPr="00927584" w:rsidRDefault="001D0FBB" w:rsidP="00594767">
      <w:pPr>
        <w:spacing w:line="360" w:lineRule="auto"/>
        <w:ind w:firstLine="709"/>
        <w:jc w:val="both"/>
      </w:pPr>
      <w:r>
        <w:t>S</w:t>
      </w:r>
      <w:ins w:id="398" w:author="CLARA ESPINOSA DEL ALBA" w:date="2024-07-16T09:31:00Z">
        <w:r w:rsidR="00513ED2">
          <w:t xml:space="preserve">ome </w:t>
        </w:r>
      </w:ins>
      <w:ins w:id="399" w:author="CLARA ESPINOSA DEL ALBA" w:date="2024-07-16T09:28:00Z">
        <w:r w:rsidR="00317F8C">
          <w:t>studies</w:t>
        </w:r>
      </w:ins>
      <w:ins w:id="400" w:author="CLARA ESPINOSA DEL ALBA" w:date="2024-07-16T09:31:00Z">
        <w:r w:rsidR="00513ED2">
          <w:t xml:space="preserve"> like</w:t>
        </w:r>
      </w:ins>
      <w:ins w:id="401" w:author="CLARA ESPINOSA DEL ALBA" w:date="2024-07-16T09:28:00Z">
        <w:r w:rsidR="00317F8C">
          <w:t xml:space="preserve"> Hardegree et al. (2018) suggest that wet-thermal models (i.e</w:t>
        </w:r>
      </w:ins>
      <w:ins w:id="402" w:author="CLARA ESPINOSA DEL ALBA" w:date="2024-07-16T09:31:00Z">
        <w:r w:rsidR="00513ED2">
          <w:t>. keeping the water potential</w:t>
        </w:r>
      </w:ins>
      <w:ins w:id="403" w:author="CLARA ESPINOSA DEL ALBA" w:date="2024-07-16T09:32:00Z">
        <w:r w:rsidR="00513ED2">
          <w:t xml:space="preserve"> </w:t>
        </w:r>
      </w:ins>
      <w:ins w:id="404" w:author="CLARA ESPINOSA DEL ALBA" w:date="2024-07-16T09:28:00Z">
        <w:r w:rsidR="00317F8C">
          <w:t xml:space="preserve">below the optimal </w:t>
        </w:r>
      </w:ins>
      <w:ins w:id="405" w:author="CLARA ESPINOSA DEL ALBA" w:date="2024-07-16T09:32:00Z">
        <w:r w:rsidR="00513ED2">
          <w:t xml:space="preserve">across </w:t>
        </w:r>
        <w:r w:rsidR="00124222">
          <w:t>several temperature treatments</w:t>
        </w:r>
      </w:ins>
      <w:ins w:id="406" w:author="CLARA ESPINOSA DEL ALBA" w:date="2024-07-16T09:28:00Z">
        <w:r w:rsidR="00317F8C">
          <w:t>) might be a precise</w:t>
        </w:r>
      </w:ins>
      <w:ins w:id="407" w:author="CLARA ESPINOSA DEL ALBA" w:date="2024-07-16T09:32:00Z">
        <w:r w:rsidR="00124222">
          <w:t xml:space="preserve"> and less time-consuming</w:t>
        </w:r>
      </w:ins>
      <w:ins w:id="408" w:author="CLARA ESPINOSA DEL ALBA" w:date="2024-07-16T09:28:00Z">
        <w:r w:rsidR="00317F8C">
          <w:t xml:space="preserve"> tool to </w:t>
        </w:r>
        <w:r w:rsidR="00D83807">
          <w:t xml:space="preserve">expand </w:t>
        </w:r>
      </w:ins>
      <w:ins w:id="409" w:author="CLARA ESPINOSA DEL ALBA" w:date="2024-07-16T09:29:00Z">
        <w:r w:rsidR="00D83807">
          <w:t>hydro-thermal model</w:t>
        </w:r>
        <w:r w:rsidR="002267BD">
          <w:t xml:space="preserve"> applications for non-dormant native plant species</w:t>
        </w:r>
      </w:ins>
      <w:r>
        <w:t xml:space="preserve">. </w:t>
      </w:r>
      <w:proofErr w:type="gramStart"/>
      <w:r>
        <w:t>However</w:t>
      </w:r>
      <w:proofErr w:type="gramEnd"/>
      <w:ins w:id="410" w:author="CLARA ESPINOSA DEL ALBA" w:date="2024-07-16T09:29:00Z">
        <w:r w:rsidR="002267BD">
          <w:t xml:space="preserve"> our results suggest that this wet-therm</w:t>
        </w:r>
      </w:ins>
      <w:ins w:id="411"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 </w:t>
        </w:r>
      </w:ins>
      <w:ins w:id="412" w:author="CLARA ESPINOSA DEL ALBA" w:date="2024-07-16T09:28:00Z">
        <w:r w:rsidR="00317F8C" w:rsidRPr="00927584">
          <w:t xml:space="preserve"> </w:t>
        </w:r>
      </w:ins>
      <w:r w:rsidR="00594767" w:rsidRPr="00927584">
        <w:t xml:space="preserve">Future research should extend our </w:t>
      </w:r>
      <w:r w:rsidR="00594767" w:rsidRPr="00927584">
        <w:lastRenderedPageBreak/>
        <w:t xml:space="preserve">understanding of intraspecific variation in germination responses to water stress to other species and ecosystems, including different degrees of environmental water-limitation. In addition, </w:t>
      </w:r>
      <w:ins w:id="413" w:author="CLARA ESPINOSA DEL ALBA" w:date="2024-08-05T09:05:00Z">
        <w:r w:rsidR="00046205">
          <w:t xml:space="preserve">we need </w:t>
        </w:r>
      </w:ins>
      <w:r w:rsidR="00594767" w:rsidRPr="00927584">
        <w:t>complementary studies with reciprocal sow</w:t>
      </w:r>
      <w:ins w:id="414" w:author="CLARA ESPINOSA DEL ALBA" w:date="2024-07-16T15:26:00Z">
        <w:r w:rsidR="00202F0E">
          <w:t>ing</w:t>
        </w:r>
      </w:ins>
      <w:del w:id="415" w:author="CLARA ESPINOSA DEL ALBA" w:date="2024-07-16T15:26:00Z">
        <w:r w:rsidR="00594767" w:rsidRPr="00927584" w:rsidDel="00202F0E">
          <w:delText>s</w:delText>
        </w:r>
      </w:del>
      <w:r w:rsidR="00594767" w:rsidRPr="00927584">
        <w:t xml:space="preserve"> and common garden experiments </w:t>
      </w:r>
      <w:del w:id="416" w:author="CLARA ESPINOSA DEL ALBA" w:date="2024-08-05T09:05:00Z">
        <w:r w:rsidR="00594767" w:rsidRPr="00927584" w:rsidDel="00046205">
          <w:delText xml:space="preserve">will </w:delText>
        </w:r>
      </w:del>
      <w:ins w:id="417" w:author="CLARA ESPINOSA DEL ALBA" w:date="2024-08-05T09:05:00Z">
        <w:r w:rsidR="00046205">
          <w:t>to</w:t>
        </w:r>
        <w:r w:rsidR="00046205" w:rsidRPr="00927584">
          <w:t xml:space="preserve"> </w:t>
        </w:r>
      </w:ins>
      <w:del w:id="418" w:author="CLARA ESPINOSA DEL ALBA" w:date="2024-08-05T09:05:00Z">
        <w:r w:rsidR="00594767" w:rsidRPr="00927584" w:rsidDel="00046205">
          <w:delText xml:space="preserve">to </w:delText>
        </w:r>
      </w:del>
      <w:r w:rsidR="00594767" w:rsidRPr="00927584">
        <w:t>disentangle the effects of phenological plasticity and local adaptation</w:t>
      </w:r>
      <w:r w:rsidR="0085737C">
        <w:t>,</w:t>
      </w:r>
      <w:ins w:id="419" w:author="CLARA ESPINOSA DEL ALBA" w:date="2024-07-16T08:37:00Z">
        <w:r w:rsidR="001C51A6">
          <w:t xml:space="preserve"> as well as directly test the </w:t>
        </w:r>
      </w:ins>
      <w:ins w:id="420" w:author="CLARA ESPINOSA DEL ALBA" w:date="2024-07-16T08:38:00Z">
        <w:r w:rsidR="001C51A6">
          <w:t xml:space="preserve">potential </w:t>
        </w:r>
      </w:ins>
      <w:ins w:id="421" w:author="CLARA ESPINOSA DEL ALBA" w:date="2024-07-16T08:37:00Z">
        <w:r w:rsidR="001C51A6">
          <w:t>fun</w:t>
        </w:r>
      </w:ins>
      <w:ins w:id="422" w:author="CLARA ESPINOSA DEL ALBA" w:date="2024-07-16T08:38:00Z">
        <w:r w:rsidR="001C51A6">
          <w:t>ctional significance</w:t>
        </w:r>
      </w:ins>
      <w:ins w:id="423" w:author="CLARA ESPINOSA DEL ALBA" w:date="2024-08-05T09:05:00Z">
        <w:r w:rsidR="00046205">
          <w:t xml:space="preserve">. </w:t>
        </w:r>
      </w:ins>
      <w:ins w:id="424" w:author="CLARA ESPINOSA DEL ALBA" w:date="2024-08-05T09:06:00Z">
        <w:r w:rsidR="00A02CE1">
          <w:t>To improve our mechanistic understanding and move forwards our knowledge</w:t>
        </w:r>
      </w:ins>
      <w:ins w:id="425" w:author="CLARA ESPINOSA DEL ALBA" w:date="2024-08-05T09:05:00Z">
        <w:r w:rsidR="00046205">
          <w:t xml:space="preserve">, </w:t>
        </w:r>
      </w:ins>
      <w:ins w:id="426" w:author="CLARA ESPINOSA DEL ALBA" w:date="2024-08-05T09:06:00Z">
        <w:r w:rsidR="007D0883">
          <w:t xml:space="preserve">it would be interesting to </w:t>
        </w:r>
      </w:ins>
      <w:ins w:id="427" w:author="CLARA ESPINOSA DEL ALBA" w:date="2024-08-05T09:05:00Z">
        <w:r w:rsidR="007D0883">
          <w:t xml:space="preserve">collect seeds from the extremes of the </w:t>
        </w:r>
      </w:ins>
      <w:ins w:id="428" w:author="CLARA ESPINOSA DEL ALBA" w:date="2024-08-05T09:06:00Z">
        <w:r w:rsidR="007D0883">
          <w:t>gradient</w:t>
        </w:r>
      </w:ins>
      <w:ins w:id="429" w:author="CLARA ESPINOSA DEL ALBA" w:date="2024-08-05T09:07:00Z">
        <w:r w:rsidR="00A02CE1">
          <w:t xml:space="preserve">, </w:t>
        </w:r>
        <w:r w:rsidR="00447FBA">
          <w:t xml:space="preserve">do reciprocal sows in a greenhouse and </w:t>
        </w:r>
      </w:ins>
      <w:ins w:id="430"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431" w:author="Cuenta Microsoft" w:date="2024-08-06T08:47:00Z">
        <w:r w:rsidR="000C3570">
          <w:t xml:space="preserve">. </w:t>
        </w:r>
      </w:ins>
      <w:ins w:id="432" w:author="Cuenta Microsoft" w:date="2024-08-06T08:57:00Z">
        <w:r w:rsidR="00FE5440">
          <w:t>Germination base water potential can influence different stages of the regeneration niche.</w:t>
        </w:r>
      </w:ins>
      <w:ins w:id="433" w:author="Cuenta Microsoft" w:date="2024-08-06T08:58:00Z">
        <w:r w:rsidR="00FE5440">
          <w:t xml:space="preserve"> For example, t</w:t>
        </w:r>
      </w:ins>
      <w:ins w:id="434"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435" w:author="Cuenta Microsoft" w:date="2024-08-06T08:58:00Z">
        <w:r w:rsidR="00FE5440">
          <w:t>will</w:t>
        </w:r>
      </w:ins>
      <w:ins w:id="436" w:author="Cuenta Microsoft" w:date="2024-08-06T08:47:00Z">
        <w:r w:rsidR="000C3570" w:rsidRPr="000C3570">
          <w:t xml:space="preserve"> influenc</w:t>
        </w:r>
      </w:ins>
      <w:ins w:id="437" w:author="Cuenta Microsoft" w:date="2024-08-06T08:48:00Z">
        <w:r w:rsidR="000C3570">
          <w:t>e</w:t>
        </w:r>
      </w:ins>
      <w:ins w:id="438" w:author="Cuenta Microsoft" w:date="2024-08-06T08:47:00Z">
        <w:r w:rsidR="000C3570" w:rsidRPr="000C3570">
          <w:t xml:space="preserve"> seedling development</w:t>
        </w:r>
      </w:ins>
      <w:ins w:id="439" w:author="Cuenta Microsoft" w:date="2024-08-06T08:48:00Z">
        <w:r w:rsidR="000C3570">
          <w:t xml:space="preserve">, </w:t>
        </w:r>
      </w:ins>
      <w:ins w:id="440" w:author="Cuenta Microsoft" w:date="2024-08-06T08:58:00Z">
        <w:r w:rsidR="00FE5440">
          <w:t xml:space="preserve">a stage </w:t>
        </w:r>
      </w:ins>
      <w:ins w:id="441" w:author="Cuenta Microsoft" w:date="2024-08-06T08:48:00Z">
        <w:r w:rsidR="000C3570" w:rsidRPr="000C3570">
          <w:t xml:space="preserve">considered highly vulnerable </w:t>
        </w:r>
      </w:ins>
      <w:ins w:id="442" w:author="CLARA ESPINOSA DEL ALBA" w:date="2024-08-07T09:35:00Z" w16du:dateUtc="2024-08-07T07: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443" w:author="CLARA ESPINOSA DEL ALBA" w:date="2024-08-07T09:35:00Z" w16du:dateUtc="2024-08-07T07:35:00Z">
        <w:r w:rsidR="00D70CE6">
          <w:fldChar w:fldCharType="end"/>
        </w:r>
      </w:ins>
      <w:ins w:id="444" w:author="Cuenta Microsoft" w:date="2024-08-06T08:49:00Z">
        <w:r w:rsidR="000C3570">
          <w:t xml:space="preserve">, </w:t>
        </w:r>
      </w:ins>
      <w:ins w:id="445" w:author="Cuenta Microsoft" w:date="2024-08-06T08:48:00Z">
        <w:r w:rsidR="000C3570">
          <w:t>generating a potential mismatch between suitable environmental conditions and proper developmental stage</w:t>
        </w:r>
      </w:ins>
      <w:ins w:id="446" w:author="Cuenta Microsoft" w:date="2024-08-06T08:58:00Z">
        <w:r w:rsidR="00FE5440">
          <w:t>. The developmental mismatch could</w:t>
        </w:r>
      </w:ins>
      <w:ins w:id="447" w:author="Cuenta Microsoft" w:date="2024-08-06T08:49:00Z">
        <w:r w:rsidR="00FE5440">
          <w:t xml:space="preserve"> </w:t>
        </w:r>
      </w:ins>
      <w:ins w:id="448" w:author="Cuenta Microsoft" w:date="2024-08-06T09:11:00Z">
        <w:r w:rsidR="00A129EE">
          <w:t xml:space="preserve">then </w:t>
        </w:r>
      </w:ins>
      <w:ins w:id="449" w:author="Cuenta Microsoft" w:date="2024-08-06T08:49:00Z">
        <w:r w:rsidR="00FE5440">
          <w:t>lead</w:t>
        </w:r>
        <w:r w:rsidR="000C3570">
          <w:t xml:space="preserve"> to a reduced reproductive success </w:t>
        </w:r>
      </w:ins>
      <w:ins w:id="450" w:author="CLARA ESPINOSA DEL ALBA" w:date="2024-08-07T09:36:00Z" w16du:dateUtc="2024-08-07T07: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451" w:author="CLARA ESPINOSA DEL ALBA" w:date="2024-08-07T09:36:00Z" w16du:dateUtc="2024-08-07T07:36:00Z">
        <w:r w:rsidR="008D5298">
          <w:fldChar w:fldCharType="end"/>
        </w:r>
      </w:ins>
      <w:ins w:id="452" w:author="Cuenta Microsoft" w:date="2024-08-06T08:47:00Z">
        <w:r w:rsidR="00FE5440">
          <w:t>.</w:t>
        </w:r>
      </w:ins>
      <w:ins w:id="453" w:author="Cuenta Microsoft" w:date="2024-08-06T08:59:00Z">
        <w:r w:rsidR="00FE5440">
          <w:t xml:space="preserve"> </w:t>
        </w:r>
      </w:ins>
      <w:ins w:id="454" w:author="Cuenta Microsoft" w:date="2024-08-06T08:47:00Z">
        <w:r w:rsidR="000C3570" w:rsidRPr="000C3570">
          <w:t xml:space="preserve"> </w:t>
        </w:r>
      </w:ins>
      <w:ins w:id="455" w:author="Cuenta Microsoft" w:date="2024-08-06T09:03:00Z">
        <w:r w:rsidR="00FE5440">
          <w:t xml:space="preserve">Another </w:t>
        </w:r>
      </w:ins>
      <w:ins w:id="456" w:author="Cuenta Microsoft" w:date="2024-08-06T09:12:00Z">
        <w:r w:rsidR="00A129EE">
          <w:t>regeneration</w:t>
        </w:r>
      </w:ins>
      <w:ins w:id="457" w:author="Cuenta Microsoft" w:date="2024-08-06T09:04:00Z">
        <w:r w:rsidR="00FE5440">
          <w:t xml:space="preserve"> stage is soil seed persistence, </w:t>
        </w:r>
      </w:ins>
      <w:ins w:id="458" w:author="Cuenta Microsoft" w:date="2024-08-06T09:05:00Z">
        <w:r w:rsidR="00FE5440">
          <w:t>seed undergo</w:t>
        </w:r>
      </w:ins>
      <w:ins w:id="459" w:author="Cuenta Microsoft" w:date="2024-08-06T09:04:00Z">
        <w:r w:rsidR="00FE5440">
          <w:t xml:space="preserve"> </w:t>
        </w:r>
      </w:ins>
      <w:ins w:id="460" w:author="Cuenta Microsoft" w:date="2024-08-06T09:05:00Z">
        <w:r w:rsidR="00FE5440">
          <w:t xml:space="preserve">cyclical </w:t>
        </w:r>
      </w:ins>
      <w:ins w:id="461" w:author="Cuenta Microsoft" w:date="2024-08-06T08:47:00Z">
        <w:r w:rsidR="00A129EE">
          <w:t>rehydration cycles</w:t>
        </w:r>
        <w:r w:rsidR="000C3570" w:rsidRPr="000C3570">
          <w:t xml:space="preserve"> </w:t>
        </w:r>
      </w:ins>
      <w:ins w:id="462" w:author="Cuenta Microsoft" w:date="2024-08-06T09:05:00Z">
        <w:r w:rsidR="00FE5440">
          <w:t xml:space="preserve">that </w:t>
        </w:r>
      </w:ins>
      <w:ins w:id="463" w:author="Cuenta Microsoft" w:date="2024-08-06T09:17:00Z">
        <w:r w:rsidR="00EA57C1">
          <w:t xml:space="preserve">influence </w:t>
        </w:r>
      </w:ins>
      <w:ins w:id="464" w:author="Cuenta Microsoft" w:date="2024-08-06T09:05:00Z">
        <w:r w:rsidR="00FE5440">
          <w:t>seed viability in the soil</w:t>
        </w:r>
      </w:ins>
      <w:ins w:id="465" w:author="Cuenta Microsoft" w:date="2024-08-06T09:06:00Z">
        <w:r w:rsidR="00FE5440">
          <w:t xml:space="preserve"> </w:t>
        </w:r>
      </w:ins>
      <w:ins w:id="466" w:author="CLARA ESPINOSA DEL ALBA" w:date="2024-08-07T09:37:00Z" w16du:dateUtc="2024-08-07T07: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467" w:author="CLARA ESPINOSA DEL ALBA" w:date="2024-08-07T09:37:00Z" w16du:dateUtc="2024-08-07T07:37:00Z">
        <w:r w:rsidR="003A6892">
          <w:fldChar w:fldCharType="end"/>
        </w:r>
      </w:ins>
      <w:ins w:id="468" w:author="Cuenta Microsoft" w:date="2024-08-06T09:05:00Z">
        <w:r w:rsidR="00FE5440">
          <w:t xml:space="preserve">, would be interesting to test if </w:t>
        </w:r>
      </w:ins>
      <w:ins w:id="469" w:author="Cuenta Microsoft" w:date="2024-08-06T09:06:00Z">
        <w:r w:rsidR="00FE5440">
          <w:t>their germination base water potential could be also be related to these rehydration times and persistence</w:t>
        </w:r>
      </w:ins>
      <w:ins w:id="470" w:author="Cuenta Microsoft" w:date="2024-08-06T08:47:00Z">
        <w:r w:rsidR="000C3570" w:rsidRPr="000C3570">
          <w:t>.</w:t>
        </w:r>
      </w:ins>
      <w:r w:rsidR="00594767" w:rsidRPr="00927584">
        <w:t xml:space="preserve"> </w:t>
      </w:r>
    </w:p>
    <w:p w14:paraId="6D7F9628" w14:textId="1E2E1A9D" w:rsidR="00594767" w:rsidRPr="00927584" w:rsidRDefault="0085737C" w:rsidP="00594767">
      <w:pPr>
        <w:spacing w:line="360" w:lineRule="auto"/>
        <w:ind w:firstLine="709"/>
        <w:jc w:val="both"/>
      </w:pPr>
      <w:r>
        <w:t>In conclusion</w:t>
      </w:r>
      <w:r w:rsidR="00594767" w:rsidRPr="00927584">
        <w:t xml:space="preserve">, </w:t>
      </w:r>
      <w:ins w:id="471" w:author="CLARA ESPINOSA DEL ALBA" w:date="2024-07-16T08:38:00Z">
        <w:r w:rsidR="008F4C71">
          <w:t xml:space="preserve">our results indicate that </w:t>
        </w:r>
      </w:ins>
      <w:proofErr w:type="spellStart"/>
      <w:r w:rsidR="00594767" w:rsidRPr="00927584">
        <w:rPr>
          <w:rFonts w:cstheme="minorHAnsi"/>
        </w:rPr>
        <w:t>ψ</w:t>
      </w:r>
      <w:r w:rsidR="00594767" w:rsidRPr="00927584">
        <w:rPr>
          <w:rFonts w:cstheme="minorHAnsi"/>
          <w:vertAlign w:val="subscript"/>
        </w:rPr>
        <w:t>b</w:t>
      </w:r>
      <w:proofErr w:type="spellEnd"/>
      <w:r w:rsidR="00594767" w:rsidRPr="00927584">
        <w:t xml:space="preserve"> is</w:t>
      </w:r>
      <w:ins w:id="472" w:author="CLARA ESPINOSA DEL ALBA" w:date="2024-07-16T08:39:00Z">
        <w:r w:rsidR="00E33588">
          <w:t>,</w:t>
        </w:r>
      </w:ins>
      <w:r w:rsidR="00594767" w:rsidRPr="00927584">
        <w:t xml:space="preserve"> </w:t>
      </w:r>
      <w:ins w:id="473" w:author="CLARA ESPINOSA DEL ALBA" w:date="2024-07-16T08:38:00Z">
        <w:r w:rsidR="008F4C71">
          <w:t>potentially</w:t>
        </w:r>
      </w:ins>
      <w:ins w:id="474" w:author="CLARA ESPINOSA DEL ALBA" w:date="2024-07-16T08:39:00Z">
        <w:r w:rsidR="00E33588">
          <w:t>,</w:t>
        </w:r>
      </w:ins>
      <w:ins w:id="475" w:author="CLARA ESPINOSA DEL ALBA" w:date="2024-07-16T08:38:00Z">
        <w:r w:rsidR="008F4C71">
          <w:t xml:space="preserve"> </w:t>
        </w:r>
      </w:ins>
      <w:r w:rsidR="00594767" w:rsidRPr="00927584">
        <w:t>a functional trait with important consequences for reproductive timing and success and, ultimately, for individual fitness</w:t>
      </w:r>
      <w:r>
        <w:t>.</w:t>
      </w:r>
      <w:ins w:id="476" w:author="CLARA ESPINOSA DEL ALBA" w:date="2024-07-16T08:39:00Z">
        <w:r w:rsidR="00E33588">
          <w:t xml:space="preserve"> </w:t>
        </w:r>
      </w:ins>
      <w:r>
        <w:t>N</w:t>
      </w:r>
      <w:ins w:id="477" w:author="CLARA ESPINOSA DEL ALBA" w:date="2024-07-16T08:39:00Z">
        <w:r w:rsidR="00E33588">
          <w:t>evertheless</w:t>
        </w:r>
      </w:ins>
      <w:r>
        <w:t>,</w:t>
      </w:r>
      <w:ins w:id="478" w:author="CLARA ESPINOSA DEL ALBA" w:date="2024-07-16T08:39:00Z">
        <w:r w:rsidR="00E33588">
          <w:t xml:space="preserve"> more research is needed</w:t>
        </w:r>
      </w:ins>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proofErr w:type="spellStart"/>
      <w:r w:rsidRPr="00927584">
        <w:rPr>
          <w:rFonts w:cstheme="minorHAnsi"/>
        </w:rPr>
        <w:t>ψ</w:t>
      </w:r>
      <w:r w:rsidRPr="00927584">
        <w:rPr>
          <w:rFonts w:cstheme="minorHAnsi"/>
          <w:vertAlign w:val="subscript"/>
        </w:rPr>
        <w:t>b</w:t>
      </w:r>
      <w:proofErr w:type="spellEnd"/>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 xml:space="preserve">Seed biology: advances and applications. Proceedings of the Sixth </w:t>
      </w:r>
      <w:r w:rsidRPr="004A640C">
        <w:rPr>
          <w:rFonts w:ascii="Calibri" w:hAnsi="Calibri" w:cs="Calibri"/>
          <w:i/>
          <w:iCs/>
          <w:noProof/>
          <w:kern w:val="0"/>
        </w:rPr>
        <w:lastRenderedPageBreak/>
        <w:t>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479" w:author="Diana María Cruz Tejada" w:date="2024-08-22T11:53:00Z" w16du:dateUtc="2024-08-22T09:53:00Z">
            <w:rPr>
              <w:rFonts w:ascii="Calibri" w:hAnsi="Calibri" w:cs="Calibri"/>
              <w:noProof/>
              <w:kern w:val="0"/>
            </w:rPr>
          </w:rPrChange>
        </w:rPr>
        <w:t xml:space="preserve">de Bello, F. </w:t>
      </w:r>
      <w:r w:rsidRPr="00AC009E">
        <w:rPr>
          <w:rFonts w:ascii="Calibri" w:hAnsi="Calibri" w:cs="Calibri"/>
          <w:i/>
          <w:iCs/>
          <w:noProof/>
          <w:kern w:val="0"/>
          <w:lang w:val="es-CO"/>
          <w:rPrChange w:id="480"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481"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González-Rodríguez, G. (2020) ‘seedr: Hydro and Thermal Time </w:t>
      </w:r>
      <w:r w:rsidRPr="004A640C">
        <w:rPr>
          <w:rFonts w:ascii="Calibri" w:hAnsi="Calibri" w:cs="Calibri"/>
          <w:noProof/>
          <w:kern w:val="0"/>
        </w:rPr>
        <w:lastRenderedPageBreak/>
        <w:t>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s-CO"/>
          <w:rPrChange w:id="482" w:author="Diana María Cruz Tejada" w:date="2024-08-22T11:53:00Z" w16du:dateUtc="2024-08-22T09:53:00Z">
            <w:rPr>
              <w:rFonts w:ascii="Calibri" w:hAnsi="Calibri" w:cs="Calibri"/>
              <w:noProof/>
              <w:kern w:val="0"/>
            </w:rPr>
          </w:rPrChange>
        </w:rPr>
        <w:t xml:space="preserve">Jiménez-Alfaro, B. </w:t>
      </w:r>
      <w:r w:rsidRPr="00AC009E">
        <w:rPr>
          <w:rFonts w:ascii="Calibri" w:hAnsi="Calibri" w:cs="Calibri"/>
          <w:i/>
          <w:iCs/>
          <w:noProof/>
          <w:kern w:val="0"/>
          <w:lang w:val="es-CO"/>
          <w:rPrChange w:id="483" w:author="Diana María Cruz Tejada" w:date="2024-08-22T11:53:00Z" w16du:dateUtc="2024-08-22T09:53:00Z">
            <w:rPr>
              <w:rFonts w:ascii="Calibri" w:hAnsi="Calibri" w:cs="Calibri"/>
              <w:i/>
              <w:iCs/>
              <w:noProof/>
              <w:kern w:val="0"/>
            </w:rPr>
          </w:rPrChange>
        </w:rPr>
        <w:t>et al.</w:t>
      </w:r>
      <w:r w:rsidRPr="00AC009E">
        <w:rPr>
          <w:rFonts w:ascii="Calibri" w:hAnsi="Calibri" w:cs="Calibri"/>
          <w:noProof/>
          <w:kern w:val="0"/>
          <w:lang w:val="es-CO"/>
          <w:rPrChange w:id="484" w:author="Diana María Cruz Tejada" w:date="2024-08-22T11:53:00Z" w16du:dateUtc="2024-08-22T09:53:00Z">
            <w:rPr>
              <w:rFonts w:ascii="Calibri" w:hAnsi="Calibri" w:cs="Calibri"/>
              <w:noProof/>
              <w:kern w:val="0"/>
            </w:rPr>
          </w:rPrChange>
        </w:rPr>
        <w:t xml:space="preserve"> </w:t>
      </w:r>
      <w:r w:rsidRPr="004A640C">
        <w:rPr>
          <w:rFonts w:ascii="Calibri" w:hAnsi="Calibri" w:cs="Calibri"/>
          <w:noProof/>
          <w:kern w:val="0"/>
        </w:rPr>
        <w:t xml:space="preserve">(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lastRenderedPageBreak/>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w:t>
      </w:r>
      <w:r w:rsidRPr="004A640C">
        <w:rPr>
          <w:rFonts w:ascii="Calibri" w:hAnsi="Calibri" w:cs="Calibri"/>
          <w:noProof/>
          <w:kern w:val="0"/>
        </w:rPr>
        <w:lastRenderedPageBreak/>
        <w:t xml:space="preserve">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485" w:author="Diana María Cruz Tejada" w:date="2024-08-22T11:53:00Z" w16du:dateUtc="2024-08-22T09:53:00Z">
            <w:rPr>
              <w:rFonts w:ascii="Calibri" w:hAnsi="Calibri" w:cs="Calibri"/>
              <w:noProof/>
              <w:kern w:val="0"/>
              <w:lang w:val="es-ES"/>
            </w:rPr>
          </w:rPrChange>
        </w:rPr>
        <w:t xml:space="preserve">Merino-Martín, L. </w:t>
      </w:r>
      <w:r w:rsidRPr="00AC009E">
        <w:rPr>
          <w:rFonts w:ascii="Calibri" w:hAnsi="Calibri" w:cs="Calibri"/>
          <w:i/>
          <w:iCs/>
          <w:noProof/>
          <w:kern w:val="0"/>
          <w:lang w:val="en-CA"/>
          <w:rPrChange w:id="486"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487"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en-CA"/>
          <w:rPrChange w:id="488" w:author="Diana María Cruz Tejada" w:date="2024-08-22T11:53:00Z" w16du:dateUtc="2024-08-22T09:53:00Z">
            <w:rPr>
              <w:rFonts w:ascii="Calibri" w:hAnsi="Calibri" w:cs="Calibri"/>
              <w:noProof/>
              <w:kern w:val="0"/>
              <w:lang w:val="es-ES"/>
            </w:rPr>
          </w:rPrChange>
        </w:rPr>
        <w:t xml:space="preserve">Nicotra, A. B. </w:t>
      </w:r>
      <w:r w:rsidRPr="00AC009E">
        <w:rPr>
          <w:rFonts w:ascii="Calibri" w:hAnsi="Calibri" w:cs="Calibri"/>
          <w:i/>
          <w:iCs/>
          <w:noProof/>
          <w:kern w:val="0"/>
          <w:lang w:val="en-CA"/>
          <w:rPrChange w:id="489"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en-CA"/>
          <w:rPrChange w:id="490"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Annual Review of Ecology and 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w:t>
      </w:r>
      <w:r w:rsidRPr="004A640C">
        <w:rPr>
          <w:rFonts w:ascii="Calibri" w:hAnsi="Calibri" w:cs="Calibri"/>
          <w:noProof/>
          <w:kern w:val="0"/>
        </w:rPr>
        <w:lastRenderedPageBreak/>
        <w:t xml:space="preserve">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AC009E">
        <w:rPr>
          <w:rFonts w:ascii="Calibri" w:hAnsi="Calibri" w:cs="Calibri"/>
          <w:noProof/>
          <w:kern w:val="0"/>
          <w:lang w:val="it-IT"/>
          <w:rPrChange w:id="491" w:author="Diana María Cruz Tejada" w:date="2024-08-22T11:53:00Z" w16du:dateUtc="2024-08-22T09:53:00Z">
            <w:rPr>
              <w:rFonts w:ascii="Calibri" w:hAnsi="Calibri" w:cs="Calibri"/>
              <w:noProof/>
              <w:kern w:val="0"/>
              <w:lang w:val="es-ES"/>
            </w:rPr>
          </w:rPrChange>
        </w:rPr>
        <w:t xml:space="preserve">Seneviratne, S. I. </w:t>
      </w:r>
      <w:r w:rsidRPr="00AC009E">
        <w:rPr>
          <w:rFonts w:ascii="Calibri" w:hAnsi="Calibri" w:cs="Calibri"/>
          <w:i/>
          <w:iCs/>
          <w:noProof/>
          <w:kern w:val="0"/>
          <w:lang w:val="it-IT"/>
          <w:rPrChange w:id="492" w:author="Diana María Cruz Tejada" w:date="2024-08-22T11:53:00Z" w16du:dateUtc="2024-08-22T09:53:00Z">
            <w:rPr>
              <w:rFonts w:ascii="Calibri" w:hAnsi="Calibri" w:cs="Calibri"/>
              <w:i/>
              <w:iCs/>
              <w:noProof/>
              <w:kern w:val="0"/>
              <w:lang w:val="es-ES"/>
            </w:rPr>
          </w:rPrChange>
        </w:rPr>
        <w:t>et al.</w:t>
      </w:r>
      <w:r w:rsidRPr="00AC009E">
        <w:rPr>
          <w:rFonts w:ascii="Calibri" w:hAnsi="Calibri" w:cs="Calibri"/>
          <w:noProof/>
          <w:kern w:val="0"/>
          <w:lang w:val="it-IT"/>
          <w:rPrChange w:id="493" w:author="Diana María Cruz Tejada" w:date="2024-08-22T11:53:00Z" w16du:dateUtc="2024-08-22T09:53:00Z">
            <w:rPr>
              <w:rFonts w:ascii="Calibri" w:hAnsi="Calibri" w:cs="Calibri"/>
              <w:noProof/>
              <w:kern w:val="0"/>
              <w:lang w:val="es-ES"/>
            </w:rPr>
          </w:rPrChange>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AC009E" w:rsidRDefault="004A640C" w:rsidP="004A640C">
      <w:pPr>
        <w:widowControl w:val="0"/>
        <w:autoSpaceDE w:val="0"/>
        <w:autoSpaceDN w:val="0"/>
        <w:adjustRightInd w:val="0"/>
        <w:spacing w:line="360" w:lineRule="auto"/>
        <w:rPr>
          <w:rFonts w:ascii="Calibri" w:hAnsi="Calibri" w:cs="Calibri"/>
          <w:noProof/>
          <w:kern w:val="0"/>
          <w:rPrChange w:id="494" w:author="Diana María Cruz Tejada" w:date="2024-08-22T11:53:00Z" w16du:dateUtc="2024-08-22T09:53:00Z">
            <w:rPr>
              <w:rFonts w:ascii="Calibri" w:hAnsi="Calibri" w:cs="Calibri"/>
              <w:noProof/>
              <w:kern w:val="0"/>
              <w:lang w:val="es-ES"/>
            </w:rPr>
          </w:rPrChange>
        </w:rPr>
      </w:pPr>
      <w:r w:rsidRPr="00AC009E">
        <w:rPr>
          <w:rFonts w:ascii="Calibri" w:hAnsi="Calibri" w:cs="Calibri"/>
          <w:noProof/>
          <w:kern w:val="0"/>
          <w:rPrChange w:id="495" w:author="Diana María Cruz Tejada" w:date="2024-08-22T11:53:00Z" w16du:dateUtc="2024-08-22T09:53:00Z">
            <w:rPr>
              <w:rFonts w:ascii="Calibri" w:hAnsi="Calibri" w:cs="Calibri"/>
              <w:noProof/>
              <w:kern w:val="0"/>
              <w:lang w:val="es-ES"/>
            </w:rPr>
          </w:rPrChange>
        </w:rPr>
        <w:t xml:space="preserve">Villela, F. A., Doni Filho, L. and Sequeira, E. L. (1991) ‘Tabela de potencial osmótico em função da concentração de polietileno glicol 6.000 e da temperatura’, </w:t>
      </w:r>
      <w:r w:rsidRPr="00AC009E">
        <w:rPr>
          <w:rFonts w:ascii="Calibri" w:hAnsi="Calibri" w:cs="Calibri"/>
          <w:i/>
          <w:iCs/>
          <w:noProof/>
          <w:kern w:val="0"/>
          <w:rPrChange w:id="496" w:author="Diana María Cruz Tejada" w:date="2024-08-22T11:53:00Z" w16du:dateUtc="2024-08-22T09:53:00Z">
            <w:rPr>
              <w:rFonts w:ascii="Calibri" w:hAnsi="Calibri" w:cs="Calibri"/>
              <w:i/>
              <w:iCs/>
              <w:noProof/>
              <w:kern w:val="0"/>
              <w:lang w:val="es-ES"/>
            </w:rPr>
          </w:rPrChange>
        </w:rPr>
        <w:t>Pesquisa Agropecuária Brasileira</w:t>
      </w:r>
      <w:r w:rsidRPr="00AC009E">
        <w:rPr>
          <w:rFonts w:ascii="Calibri" w:hAnsi="Calibri" w:cs="Calibri"/>
          <w:noProof/>
          <w:kern w:val="0"/>
          <w:rPrChange w:id="497" w:author="Diana María Cruz Tejada" w:date="2024-08-22T11:53:00Z" w16du:dateUtc="2024-08-22T09:53:00Z">
            <w:rPr>
              <w:rFonts w:ascii="Calibri" w:hAnsi="Calibri" w:cs="Calibri"/>
              <w:noProof/>
              <w:kern w:val="0"/>
              <w:lang w:val="es-ES"/>
            </w:rPr>
          </w:rPrChange>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tu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xml:space="preserve">; the red square highlights our study system. (B) One studied community with D. langeanus in Mediterranean alpine acidic grasslands of Sierra de </w:t>
      </w:r>
      <w:proofErr w:type="spellStart"/>
      <w:r>
        <w:t>Villabandín</w:t>
      </w:r>
      <w:proofErr w:type="spellEnd"/>
      <w:r>
        <w:t>,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proofErr w:type="gramStart"/>
      <w:r w:rsidR="00B06B65">
        <w:t>sites</w:t>
      </w:r>
      <w:proofErr w:type="gramEnd"/>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w:t>
      </w:r>
      <w:proofErr w:type="spellStart"/>
      <w:r w:rsidRPr="00927584">
        <w:t>Microlog</w:t>
      </w:r>
      <w:proofErr w:type="spellEnd"/>
      <w:r w:rsidRPr="00927584">
        <w:t xml:space="preserve">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t>Figure 4</w:t>
      </w:r>
      <w:r w:rsidRPr="00927584">
        <w:t>. Germination responses to water stress in fresh (i.e. dormant) and after-ripened (i.e. non-dormant) seeds. Figures show the values averaged across all subpopulations (n = 12). (A) Mean final germination proportions and binomial confidence intervals in both storage 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proofErr w:type="spellStart"/>
      <w:r w:rsidRPr="00927584">
        <w:rPr>
          <w:rFonts w:cstheme="minorHAnsi"/>
        </w:rPr>
        <w:t>ψ</w:t>
      </w:r>
      <w:r w:rsidRPr="00927584">
        <w:rPr>
          <w:rFonts w:cstheme="minorHAnsi"/>
          <w:vertAlign w:val="subscript"/>
        </w:rPr>
        <w:t>b</w:t>
      </w:r>
      <w:proofErr w:type="spellEnd"/>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proofErr w:type="spellStart"/>
      <w:r w:rsidRPr="00927584">
        <w:rPr>
          <w:rFonts w:cstheme="minorHAnsi"/>
        </w:rPr>
        <w:t>ψ</w:t>
      </w:r>
      <w:r w:rsidRPr="00927584">
        <w:rPr>
          <w:rFonts w:cstheme="minorHAnsi"/>
          <w:vertAlign w:val="subscript"/>
        </w:rPr>
        <w:t>b</w:t>
      </w:r>
      <w:proofErr w:type="spellEnd"/>
      <w:r w:rsidRPr="00927584">
        <w:t xml:space="preserve"> was calculated using the hydro-time </w:t>
      </w:r>
      <w:r w:rsidRPr="00927584">
        <w:lastRenderedPageBreak/>
        <w:t>model. Microclimate was measured as growing degree days (GDD) above 5 °C. P-values obtained from GLMM</w:t>
      </w:r>
      <w:r>
        <w:t xml:space="preserve">s as explained in the methods. </w:t>
      </w:r>
    </w:p>
    <w:p w14:paraId="10DF0F5A" w14:textId="0F49A006" w:rsidR="006417B9" w:rsidRDefault="00F71699" w:rsidP="00443DA5">
      <w:pPr>
        <w:pStyle w:val="Ttu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w:t>
      </w:r>
      <w:proofErr w:type="spellStart"/>
      <w:r w:rsidR="004D1F38">
        <w:t>Hydrotime</w:t>
      </w:r>
      <w:proofErr w:type="spellEnd"/>
      <w:r w:rsidR="004D1F38">
        <w:t xml:space="preserv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498" w:author="CLARA ESPINOSA DEL ALBA" w:date="2024-08-07T11:54:00Z" w16du:dateUtc="2024-08-07T09: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tu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A10AA5">
        <w:tc>
          <w:tcPr>
            <w:tcW w:w="1838" w:type="dxa"/>
            <w:tcBorders>
              <w:bottom w:val="single" w:sz="4" w:space="0" w:color="auto"/>
            </w:tcBorders>
          </w:tcPr>
          <w:p w14:paraId="1E672A2C" w14:textId="77777777" w:rsidR="00014F4E" w:rsidRPr="005622D3" w:rsidRDefault="00014F4E" w:rsidP="00A10AA5">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A10AA5">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A10AA5">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A10AA5">
        <w:tc>
          <w:tcPr>
            <w:tcW w:w="1838" w:type="dxa"/>
            <w:tcBorders>
              <w:top w:val="single" w:sz="4" w:space="0" w:color="auto"/>
            </w:tcBorders>
          </w:tcPr>
          <w:p w14:paraId="2523C510" w14:textId="77777777" w:rsidR="00014F4E" w:rsidRDefault="00014F4E" w:rsidP="00A10AA5">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A10AA5">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A10AA5">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A10AA5">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7777777"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499"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proofErr w:type="spellStart"/>
      <w:r w:rsidRPr="00927584">
        <w:rPr>
          <w:rFonts w:cstheme="minorHAnsi"/>
        </w:rPr>
        <w:t>ψ</w:t>
      </w:r>
      <w:r w:rsidRPr="00927584">
        <w:rPr>
          <w:rFonts w:cstheme="minorHAnsi"/>
          <w:vertAlign w:val="subscript"/>
        </w:rPr>
        <w:t>b</w:t>
      </w:r>
      <w:proofErr w:type="spellEnd"/>
      <w:r w:rsidRPr="00927584">
        <w:t xml:space="preserve"> = Base water potential (</w:t>
      </w:r>
      <w:del w:id="500" w:author="CLARA ESPINOSA DEL ALBA" w:date="2024-07-16T15:03:00Z">
        <w:r w:rsidRPr="00927584" w:rsidDel="00BF4E00">
          <w:delText>median</w:delText>
        </w:r>
      </w:del>
      <w:ins w:id="501" w:author="CLARA ESPINOSA DEL ALBA" w:date="2024-07-16T15:04:00Z">
        <w:r w:rsidRPr="00BA2305">
          <w:t xml:space="preserve"> estimate for the 50th germination percentile</w:t>
        </w:r>
      </w:ins>
      <w:r w:rsidRPr="00927584">
        <w:t xml:space="preserve">); sigma = </w:t>
      </w:r>
      <w:ins w:id="502" w:author="CLARA ESPINOSA DEL ALBA" w:date="2024-07-16T15:04:00Z">
        <w:r w:rsidRPr="000025E5">
          <w:t xml:space="preserve">represents the standard deviation of the base water potential estimate across the percentiles of seed populations </w:t>
        </w:r>
        <w:proofErr w:type="spellStart"/>
        <w:r w:rsidRPr="000025E5">
          <w:t>i.e</w:t>
        </w:r>
        <w:proofErr w:type="spellEnd"/>
        <w:r w:rsidRPr="000025E5">
          <w:t xml:space="preserve"> how much seeds within seed populations differ in base water potential. Giving a quantitative estimate of the uniformity or synchrony in germination timing among seeds in the population (</w:t>
        </w:r>
      </w:ins>
      <w:ins w:id="503" w:author="CLARA ESPINOSA DEL ALBA" w:date="2024-08-07T09:34:00Z" w16du:dateUtc="2024-08-07T07: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504" w:author="CLARA ESPINOSA DEL ALBA" w:date="2024-08-07T09:34:00Z" w16du:dateUtc="2024-08-07T07:34:00Z">
        <w:r>
          <w:fldChar w:fldCharType="end"/>
        </w:r>
      </w:ins>
      <w:ins w:id="505" w:author="CLARA ESPINOSA DEL ALBA" w:date="2024-07-16T15:04:00Z">
        <w:r w:rsidRPr="000025E5">
          <w:t>.</w:t>
        </w:r>
      </w:ins>
      <w:del w:id="506" w:author="CLARA ESPINOSA DEL ALBA" w:date="2024-07-16T15:04:00Z">
        <w:r w:rsidRPr="00927584" w:rsidDel="000025E5">
          <w:delText>sigma of the base water potential</w:delText>
        </w:r>
      </w:del>
      <w:r w:rsidRPr="00927584">
        <w:t>; R</w:t>
      </w:r>
      <w:r w:rsidRPr="00927584">
        <w:rPr>
          <w:vertAlign w:val="superscript"/>
        </w:rPr>
        <w:t>2</w:t>
      </w:r>
      <w:r w:rsidRPr="00927584">
        <w:t xml:space="preserve"> = </w:t>
      </w:r>
      <w:ins w:id="507" w:author="CLARA ESPINOSA DEL ALBA" w:date="2024-07-16T15:04:00Z">
        <w:r w:rsidRPr="00E55A29">
          <w:t xml:space="preserve">adjustment of the linear model used to calculate the </w:t>
        </w:r>
        <w:proofErr w:type="spellStart"/>
        <w:r w:rsidRPr="00927584">
          <w:rPr>
            <w:rFonts w:cstheme="minorHAnsi"/>
          </w:rPr>
          <w:t>ψ</w:t>
        </w:r>
        <w:r w:rsidRPr="00927584">
          <w:rPr>
            <w:rFonts w:cstheme="minorHAnsi"/>
            <w:vertAlign w:val="subscript"/>
          </w:rPr>
          <w:t>b</w:t>
        </w:r>
        <w:proofErr w:type="spellEnd"/>
        <w:r w:rsidRPr="00927584" w:rsidDel="00E55A29">
          <w:t xml:space="preserve"> </w:t>
        </w:r>
      </w:ins>
      <w:del w:id="508" w:author="CLARA ESPINOSA DEL ALBA" w:date="2024-07-16T15:04:00Z">
        <w:r w:rsidRPr="00927584" w:rsidDel="00E55A29">
          <w:delText>adjustment of the model</w:delText>
        </w:r>
      </w:del>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A10AA5">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A10AA5">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A10AA5">
            <w:pPr>
              <w:pStyle w:val="Sinespaciado"/>
              <w:jc w:val="center"/>
              <w:rPr>
                <w:sz w:val="20"/>
                <w:szCs w:val="20"/>
                <w:lang w:eastAsia="es-ES"/>
              </w:rPr>
            </w:pPr>
            <w:r w:rsidRPr="00927584">
              <w:rPr>
                <w:sz w:val="20"/>
                <w:szCs w:val="20"/>
                <w:lang w:eastAsia="es-ES"/>
              </w:rPr>
              <w:t>After ripened</w:t>
            </w:r>
          </w:p>
        </w:tc>
      </w:tr>
      <w:tr w:rsidR="000973E9" w:rsidRPr="00927584" w14:paraId="6A4E954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A10AA5">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A10AA5">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A10AA5">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A10AA5">
            <w:pPr>
              <w:pStyle w:val="Sinespaciado"/>
              <w:rPr>
                <w:sz w:val="20"/>
                <w:szCs w:val="20"/>
                <w:lang w:eastAsia="es-ES"/>
              </w:rPr>
            </w:pPr>
            <w:proofErr w:type="spellStart"/>
            <w:r w:rsidRPr="00927584">
              <w:rPr>
                <w:rFonts w:cstheme="minorHAnsi"/>
                <w:sz w:val="20"/>
                <w:szCs w:val="20"/>
              </w:rPr>
              <w:t>ψ</w:t>
            </w:r>
            <w:r w:rsidRPr="00927584">
              <w:rPr>
                <w:rFonts w:cstheme="minorHAnsi"/>
                <w:sz w:val="20"/>
                <w:szCs w:val="20"/>
                <w:vertAlign w:val="subscript"/>
              </w:rPr>
              <w:t>b</w:t>
            </w:r>
            <w:proofErr w:type="spellEnd"/>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A10AA5">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A10AA5">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A10AA5">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A10AA5">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A10AA5">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A10AA5">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A10AA5">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A10AA5">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A10AA5">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A10AA5">
            <w:pPr>
              <w:pStyle w:val="Sinespaciado"/>
              <w:rPr>
                <w:sz w:val="20"/>
                <w:szCs w:val="20"/>
                <w:lang w:eastAsia="es-ES"/>
              </w:rPr>
            </w:pPr>
            <w:r w:rsidRPr="00927584">
              <w:rPr>
                <w:sz w:val="20"/>
                <w:szCs w:val="20"/>
                <w:lang w:eastAsia="es-ES"/>
              </w:rPr>
              <w:t>0.97</w:t>
            </w:r>
          </w:p>
        </w:tc>
      </w:tr>
      <w:tr w:rsidR="000973E9" w:rsidRPr="00927584" w14:paraId="03908EB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A10AA5">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A10AA5">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A10AA5">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0E7ABE8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A10AA5">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A10AA5">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A10AA5">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A10AA5">
            <w:pPr>
              <w:pStyle w:val="Sinespaciado"/>
              <w:rPr>
                <w:sz w:val="20"/>
                <w:szCs w:val="20"/>
                <w:lang w:eastAsia="es-ES"/>
              </w:rPr>
            </w:pPr>
            <w:r w:rsidRPr="00927584">
              <w:rPr>
                <w:sz w:val="20"/>
                <w:szCs w:val="20"/>
                <w:lang w:eastAsia="es-ES"/>
              </w:rPr>
              <w:t>0.98</w:t>
            </w:r>
          </w:p>
        </w:tc>
      </w:tr>
      <w:tr w:rsidR="000973E9" w:rsidRPr="00927584" w14:paraId="5A4008CC"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A10AA5">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A10AA5">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A10AA5">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1381A3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A10AA5">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A10AA5">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A10AA5">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A10AA5">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A10AA5">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A10AA5">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6830380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A10AA5">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A10AA5">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A10AA5">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48517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A10AA5">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A10AA5">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A10AA5">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734BBE14"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A10AA5">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A10AA5">
            <w:pPr>
              <w:pStyle w:val="Sinespaciado"/>
              <w:rPr>
                <w:sz w:val="20"/>
                <w:szCs w:val="20"/>
                <w:lang w:eastAsia="es-ES"/>
              </w:rPr>
            </w:pPr>
            <w:r w:rsidRPr="00927584">
              <w:rPr>
                <w:sz w:val="20"/>
                <w:szCs w:val="20"/>
                <w:lang w:eastAsia="es-ES"/>
              </w:rPr>
              <w:t>0.96</w:t>
            </w:r>
          </w:p>
        </w:tc>
      </w:tr>
      <w:tr w:rsidR="000973E9" w:rsidRPr="00927584" w14:paraId="5315B7B2"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A10AA5">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A10AA5">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A10AA5">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6E7E181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A10AA5">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A10AA5">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A10AA5">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A10AA5">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A10AA5">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A10AA5">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04D43473"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A10AA5">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A10AA5">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A10AA5">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3AC3FFC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A10AA5">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A10AA5">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A10AA5">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A10AA5">
            <w:pPr>
              <w:pStyle w:val="Sinespaciado"/>
              <w:rPr>
                <w:sz w:val="20"/>
                <w:szCs w:val="20"/>
                <w:lang w:eastAsia="es-ES"/>
              </w:rPr>
            </w:pPr>
            <w:r w:rsidRPr="00927584">
              <w:rPr>
                <w:sz w:val="20"/>
                <w:szCs w:val="20"/>
                <w:lang w:eastAsia="es-ES"/>
              </w:rPr>
              <w:t>0.95</w:t>
            </w:r>
          </w:p>
        </w:tc>
      </w:tr>
      <w:tr w:rsidR="000973E9" w:rsidRPr="00927584" w14:paraId="14850B7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A10AA5">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A10AA5">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A10AA5">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A10AA5">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A10AA5">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A10AA5">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A10AA5">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4BA32F7A"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A10AA5">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A10AA5">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A10AA5">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A10AA5">
            <w:pPr>
              <w:pStyle w:val="Sinespaciado"/>
              <w:rPr>
                <w:sz w:val="20"/>
                <w:szCs w:val="20"/>
                <w:lang w:eastAsia="es-ES"/>
              </w:rPr>
            </w:pPr>
            <w:r w:rsidRPr="00927584">
              <w:rPr>
                <w:sz w:val="20"/>
                <w:szCs w:val="20"/>
                <w:lang w:eastAsia="es-ES"/>
              </w:rPr>
              <w:t>0.94</w:t>
            </w:r>
          </w:p>
        </w:tc>
      </w:tr>
      <w:tr w:rsidR="000973E9" w:rsidRPr="00927584" w14:paraId="22FD6880"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A10AA5">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A10AA5">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A10AA5">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A10AA5">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A10AA5">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A10AA5">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A10AA5">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A10AA5">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A10AA5">
            <w:pPr>
              <w:pStyle w:val="Sinespaciado"/>
              <w:rPr>
                <w:sz w:val="20"/>
                <w:szCs w:val="20"/>
                <w:lang w:eastAsia="es-ES"/>
              </w:rPr>
            </w:pPr>
            <w:r w:rsidRPr="00927584">
              <w:rPr>
                <w:sz w:val="20"/>
                <w:szCs w:val="20"/>
                <w:lang w:eastAsia="es-ES"/>
              </w:rPr>
              <w:t>0.93</w:t>
            </w:r>
          </w:p>
        </w:tc>
      </w:tr>
      <w:tr w:rsidR="000973E9" w:rsidRPr="00927584" w14:paraId="056C9C8E"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A10AA5">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A10AA5">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A10AA5">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A10AA5">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A10AA5">
            <w:pPr>
              <w:pStyle w:val="Sinespaciado"/>
              <w:rPr>
                <w:sz w:val="20"/>
                <w:szCs w:val="20"/>
                <w:lang w:eastAsia="es-ES"/>
              </w:rPr>
            </w:pPr>
            <w:r w:rsidRPr="00927584">
              <w:rPr>
                <w:sz w:val="20"/>
                <w:szCs w:val="20"/>
                <w:lang w:eastAsia="es-ES"/>
              </w:rPr>
              <w:t>0.90</w:t>
            </w:r>
          </w:p>
        </w:tc>
      </w:tr>
      <w:tr w:rsidR="000973E9" w:rsidRPr="00927584" w14:paraId="7DDC31C9"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A10AA5">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A10AA5">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A10AA5">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A10AA5">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A10AA5">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A10AA5">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A10AA5">
            <w:pPr>
              <w:pStyle w:val="Sinespaciado"/>
              <w:rPr>
                <w:sz w:val="20"/>
                <w:szCs w:val="20"/>
                <w:lang w:eastAsia="es-ES"/>
              </w:rPr>
            </w:pPr>
            <w:r w:rsidRPr="00927584">
              <w:rPr>
                <w:sz w:val="20"/>
                <w:szCs w:val="20"/>
                <w:lang w:eastAsia="es-ES"/>
              </w:rPr>
              <w:t> </w:t>
            </w:r>
          </w:p>
        </w:tc>
      </w:tr>
      <w:tr w:rsidR="000973E9" w:rsidRPr="00927584" w14:paraId="5DA228D5" w14:textId="77777777" w:rsidTr="00A10AA5">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A10AA5">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A10AA5">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A10AA5">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A10AA5">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A10AA5">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A10AA5">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A10AA5">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A10AA5">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A10AA5">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A10AA5">
            <w:pPr>
              <w:pStyle w:val="Sinespaciado"/>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12"/>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FRANCISCO DE BORJA JIMENEZ-ALFARO GONZALEZ" w:date="2024-08-20T09:12:00Z" w:initials="FJ">
    <w:p w14:paraId="5725D1A5" w14:textId="77777777" w:rsidR="0001495D" w:rsidRDefault="0001495D" w:rsidP="0001495D">
      <w:pPr>
        <w:pStyle w:val="Textocomentario"/>
      </w:pPr>
      <w:r>
        <w:rPr>
          <w:rStyle w:val="Refdecomentario"/>
        </w:rPr>
        <w:annotationRef/>
      </w:r>
      <w:r>
        <w:t>Yo quitaría esta frase de aquí, no es necesaria y rompe el discurso</w:t>
      </w:r>
    </w:p>
  </w:comment>
  <w:comment w:id="4" w:author="Diana María Cruz Tejada" w:date="2024-08-22T12:01:00Z" w:initials="DC">
    <w:p w14:paraId="7AFD7B9B" w14:textId="77777777" w:rsidR="00AC009E" w:rsidRDefault="00AC009E" w:rsidP="00AC009E">
      <w:pPr>
        <w:pStyle w:val="Textocomentario"/>
      </w:pPr>
      <w:r>
        <w:rPr>
          <w:rStyle w:val="Refdecomentario"/>
        </w:rPr>
        <w:annotationRef/>
      </w:r>
      <w:r>
        <w:t>De acuer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725D1A5" w15:done="0"/>
  <w15:commentEx w15:paraId="7AFD7B9B" w15:paraIdParent="5725D1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78E87CC" w16cex:dateUtc="2024-08-20T07:12:00Z"/>
  <w16cex:commentExtensible w16cex:durableId="5932D7C5" w16cex:dateUtc="2024-08-22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725D1A5" w16cid:durableId="578E87CC"/>
  <w16cid:commentId w16cid:paraId="7AFD7B9B" w16cid:durableId="5932D7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00B9B4" w14:textId="77777777" w:rsidR="0043684C" w:rsidRDefault="0043684C" w:rsidP="001B1818">
      <w:pPr>
        <w:spacing w:after="0" w:line="240" w:lineRule="auto"/>
      </w:pPr>
      <w:r>
        <w:separator/>
      </w:r>
    </w:p>
  </w:endnote>
  <w:endnote w:type="continuationSeparator" w:id="0">
    <w:p w14:paraId="68964FB2" w14:textId="77777777" w:rsidR="0043684C" w:rsidRDefault="0043684C"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23414030"/>
      <w:docPartObj>
        <w:docPartGallery w:val="Page Numbers (Bottom of Page)"/>
        <w:docPartUnique/>
      </w:docPartObj>
    </w:sdtPr>
    <w:sdtContent>
      <w:p w14:paraId="038DCE25" w14:textId="54712188" w:rsidR="000C3570" w:rsidRDefault="000C3570">
        <w:pPr>
          <w:pStyle w:val="Piedepgina"/>
          <w:jc w:val="center"/>
        </w:pPr>
        <w:r>
          <w:fldChar w:fldCharType="begin"/>
        </w:r>
        <w:r>
          <w:instrText>PAGE   \* MERGEFORMAT</w:instrText>
        </w:r>
        <w:r>
          <w:fldChar w:fldCharType="separate"/>
        </w:r>
        <w:r w:rsidR="00FA0C77" w:rsidRPr="00FA0C77">
          <w:rPr>
            <w:noProof/>
            <w:lang w:val="es-ES"/>
          </w:rPr>
          <w:t>11</w:t>
        </w:r>
        <w:r>
          <w:fldChar w:fldCharType="end"/>
        </w:r>
      </w:p>
    </w:sdtContent>
  </w:sdt>
  <w:p w14:paraId="145F8462" w14:textId="77777777" w:rsidR="000C3570" w:rsidRDefault="000C35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64B77D" w14:textId="77777777" w:rsidR="0043684C" w:rsidRDefault="0043684C" w:rsidP="001B1818">
      <w:pPr>
        <w:spacing w:after="0" w:line="240" w:lineRule="auto"/>
      </w:pPr>
      <w:r>
        <w:separator/>
      </w:r>
    </w:p>
  </w:footnote>
  <w:footnote w:type="continuationSeparator" w:id="0">
    <w:p w14:paraId="65CBD340" w14:textId="77777777" w:rsidR="0043684C" w:rsidRDefault="0043684C" w:rsidP="001B18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935628521">
    <w:abstractNumId w:val="3"/>
  </w:num>
  <w:num w:numId="2" w16cid:durableId="552816940">
    <w:abstractNumId w:val="4"/>
  </w:num>
  <w:num w:numId="3" w16cid:durableId="1326589730">
    <w:abstractNumId w:val="2"/>
  </w:num>
  <w:num w:numId="4" w16cid:durableId="230892649">
    <w:abstractNumId w:val="8"/>
  </w:num>
  <w:num w:numId="5" w16cid:durableId="923150096">
    <w:abstractNumId w:val="0"/>
  </w:num>
  <w:num w:numId="6" w16cid:durableId="1181168442">
    <w:abstractNumId w:val="7"/>
  </w:num>
  <w:num w:numId="7" w16cid:durableId="452988802">
    <w:abstractNumId w:val="5"/>
  </w:num>
  <w:num w:numId="8" w16cid:durableId="43918438">
    <w:abstractNumId w:val="1"/>
  </w:num>
  <w:num w:numId="9" w16cid:durableId="158356675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NCISCO DE BORJA JIMENEZ-ALFARO GONZALEZ">
    <w15:presenceInfo w15:providerId="AD" w15:userId="S::jimenezalfaro@uniovi.es::7a07debb-7299-4e3a-b4e7-bb63edf1c6c5"/>
  </w15:person>
  <w15:person w15:author="Diana María Cruz Tejada">
    <w15:presenceInfo w15:providerId="AD" w15:userId="S::d.cruztejada@studenti.unipi.it::7a15a3d9-7b1a-4b2b-8ac2-1976ed3902c1"/>
  </w15:person>
  <w15:person w15:author="CLARA ESPINOSA DEL ALBA">
    <w15:presenceInfo w15:providerId="AD" w15:userId="S::espinosaclara@uniovi.es::56b0cbcd-66e9-4a2a-97b1-2aadcbcf6318"/>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zC3NLa0MLA0t7A0MjRS0lEKTi0uzszPAykwrAUAwyrvmywAAAA="/>
  </w:docVars>
  <w:rsids>
    <w:rsidRoot w:val="00594767"/>
    <w:rsid w:val="000025E5"/>
    <w:rsid w:val="00002E43"/>
    <w:rsid w:val="0001495D"/>
    <w:rsid w:val="00014F4E"/>
    <w:rsid w:val="0004142B"/>
    <w:rsid w:val="0004617C"/>
    <w:rsid w:val="00046205"/>
    <w:rsid w:val="000473F5"/>
    <w:rsid w:val="000474F7"/>
    <w:rsid w:val="0005408A"/>
    <w:rsid w:val="000571EE"/>
    <w:rsid w:val="000641E1"/>
    <w:rsid w:val="00071666"/>
    <w:rsid w:val="00071A35"/>
    <w:rsid w:val="000733A6"/>
    <w:rsid w:val="00084B55"/>
    <w:rsid w:val="000940DE"/>
    <w:rsid w:val="000943E9"/>
    <w:rsid w:val="000973E9"/>
    <w:rsid w:val="000A4433"/>
    <w:rsid w:val="000A668E"/>
    <w:rsid w:val="000B1B31"/>
    <w:rsid w:val="000C3570"/>
    <w:rsid w:val="000C362D"/>
    <w:rsid w:val="000E0BE8"/>
    <w:rsid w:val="000E5C7B"/>
    <w:rsid w:val="00100F42"/>
    <w:rsid w:val="00101E83"/>
    <w:rsid w:val="001063E3"/>
    <w:rsid w:val="001066DB"/>
    <w:rsid w:val="00110B55"/>
    <w:rsid w:val="00124222"/>
    <w:rsid w:val="00137075"/>
    <w:rsid w:val="0013760A"/>
    <w:rsid w:val="00147B8B"/>
    <w:rsid w:val="00153133"/>
    <w:rsid w:val="00161E37"/>
    <w:rsid w:val="001620E0"/>
    <w:rsid w:val="00171849"/>
    <w:rsid w:val="001761C5"/>
    <w:rsid w:val="001B0CFB"/>
    <w:rsid w:val="001B1818"/>
    <w:rsid w:val="001C3FF3"/>
    <w:rsid w:val="001C51A6"/>
    <w:rsid w:val="001D0FBB"/>
    <w:rsid w:val="001D40B5"/>
    <w:rsid w:val="001D6E88"/>
    <w:rsid w:val="001E2DA3"/>
    <w:rsid w:val="001F391F"/>
    <w:rsid w:val="00202F0E"/>
    <w:rsid w:val="00224F91"/>
    <w:rsid w:val="002267BD"/>
    <w:rsid w:val="00236499"/>
    <w:rsid w:val="00236E9F"/>
    <w:rsid w:val="002434B5"/>
    <w:rsid w:val="0025072B"/>
    <w:rsid w:val="00260EDB"/>
    <w:rsid w:val="00282B8E"/>
    <w:rsid w:val="00296700"/>
    <w:rsid w:val="002A195C"/>
    <w:rsid w:val="002D4B9F"/>
    <w:rsid w:val="002D6B57"/>
    <w:rsid w:val="002D7D6E"/>
    <w:rsid w:val="002F5145"/>
    <w:rsid w:val="00301CD1"/>
    <w:rsid w:val="00305174"/>
    <w:rsid w:val="0031479D"/>
    <w:rsid w:val="00317F8C"/>
    <w:rsid w:val="0032617B"/>
    <w:rsid w:val="00345D70"/>
    <w:rsid w:val="00350323"/>
    <w:rsid w:val="00355780"/>
    <w:rsid w:val="00364C16"/>
    <w:rsid w:val="00367F51"/>
    <w:rsid w:val="003A0AE3"/>
    <w:rsid w:val="003A6892"/>
    <w:rsid w:val="003A79B6"/>
    <w:rsid w:val="003B6529"/>
    <w:rsid w:val="003D2A42"/>
    <w:rsid w:val="003D7F0A"/>
    <w:rsid w:val="003E048A"/>
    <w:rsid w:val="003E0B56"/>
    <w:rsid w:val="003F4E0A"/>
    <w:rsid w:val="00404FB1"/>
    <w:rsid w:val="00416105"/>
    <w:rsid w:val="004300DA"/>
    <w:rsid w:val="00431BE0"/>
    <w:rsid w:val="0043684C"/>
    <w:rsid w:val="00442017"/>
    <w:rsid w:val="00443DA5"/>
    <w:rsid w:val="00447FBA"/>
    <w:rsid w:val="00481EA7"/>
    <w:rsid w:val="00482614"/>
    <w:rsid w:val="004A640C"/>
    <w:rsid w:val="004D1F38"/>
    <w:rsid w:val="004D548F"/>
    <w:rsid w:val="004D6984"/>
    <w:rsid w:val="004F61A3"/>
    <w:rsid w:val="004F642E"/>
    <w:rsid w:val="004F7168"/>
    <w:rsid w:val="004F7730"/>
    <w:rsid w:val="00510C76"/>
    <w:rsid w:val="00513ED2"/>
    <w:rsid w:val="005253DA"/>
    <w:rsid w:val="00526E85"/>
    <w:rsid w:val="005354A3"/>
    <w:rsid w:val="005357C6"/>
    <w:rsid w:val="00546BD9"/>
    <w:rsid w:val="005622D3"/>
    <w:rsid w:val="00566B42"/>
    <w:rsid w:val="00567827"/>
    <w:rsid w:val="00584169"/>
    <w:rsid w:val="00584A98"/>
    <w:rsid w:val="005865D4"/>
    <w:rsid w:val="00591985"/>
    <w:rsid w:val="00594767"/>
    <w:rsid w:val="005A223D"/>
    <w:rsid w:val="005A25A3"/>
    <w:rsid w:val="005B1B04"/>
    <w:rsid w:val="005B69A1"/>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B1BA7"/>
    <w:rsid w:val="006F0A6D"/>
    <w:rsid w:val="006F4174"/>
    <w:rsid w:val="006F66A2"/>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F39"/>
    <w:rsid w:val="00873F29"/>
    <w:rsid w:val="00875012"/>
    <w:rsid w:val="008A26DC"/>
    <w:rsid w:val="008A48F5"/>
    <w:rsid w:val="008A578C"/>
    <w:rsid w:val="008B7AE3"/>
    <w:rsid w:val="008C4B04"/>
    <w:rsid w:val="008C6558"/>
    <w:rsid w:val="008D5298"/>
    <w:rsid w:val="008E14A8"/>
    <w:rsid w:val="008E773E"/>
    <w:rsid w:val="008F1AB8"/>
    <w:rsid w:val="008F3F05"/>
    <w:rsid w:val="008F4C71"/>
    <w:rsid w:val="008F5656"/>
    <w:rsid w:val="009069DD"/>
    <w:rsid w:val="0092341A"/>
    <w:rsid w:val="00931DDD"/>
    <w:rsid w:val="00934CFA"/>
    <w:rsid w:val="00947A1A"/>
    <w:rsid w:val="00953FC7"/>
    <w:rsid w:val="00954E19"/>
    <w:rsid w:val="00976A4C"/>
    <w:rsid w:val="00976D18"/>
    <w:rsid w:val="00982F78"/>
    <w:rsid w:val="009856F2"/>
    <w:rsid w:val="00995BDB"/>
    <w:rsid w:val="009A0586"/>
    <w:rsid w:val="009A7345"/>
    <w:rsid w:val="009B3ACB"/>
    <w:rsid w:val="009D477D"/>
    <w:rsid w:val="009F26BB"/>
    <w:rsid w:val="009F5A64"/>
    <w:rsid w:val="00A02CE1"/>
    <w:rsid w:val="00A02E5A"/>
    <w:rsid w:val="00A1247E"/>
    <w:rsid w:val="00A129EE"/>
    <w:rsid w:val="00A12A16"/>
    <w:rsid w:val="00A16DAB"/>
    <w:rsid w:val="00A21BC3"/>
    <w:rsid w:val="00A640EA"/>
    <w:rsid w:val="00A67A23"/>
    <w:rsid w:val="00A73146"/>
    <w:rsid w:val="00A774A6"/>
    <w:rsid w:val="00A94B9A"/>
    <w:rsid w:val="00AA340C"/>
    <w:rsid w:val="00AC009E"/>
    <w:rsid w:val="00AC38D5"/>
    <w:rsid w:val="00B023A8"/>
    <w:rsid w:val="00B03FD1"/>
    <w:rsid w:val="00B05DE0"/>
    <w:rsid w:val="00B06326"/>
    <w:rsid w:val="00B06B65"/>
    <w:rsid w:val="00B150D3"/>
    <w:rsid w:val="00B236BF"/>
    <w:rsid w:val="00B35986"/>
    <w:rsid w:val="00B37315"/>
    <w:rsid w:val="00B50F2C"/>
    <w:rsid w:val="00B65633"/>
    <w:rsid w:val="00B7033B"/>
    <w:rsid w:val="00B730F1"/>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546A"/>
    <w:rsid w:val="00C86E16"/>
    <w:rsid w:val="00C9558C"/>
    <w:rsid w:val="00CA0629"/>
    <w:rsid w:val="00CA4B17"/>
    <w:rsid w:val="00CB0C97"/>
    <w:rsid w:val="00CB39BD"/>
    <w:rsid w:val="00CB462F"/>
    <w:rsid w:val="00CB5AD3"/>
    <w:rsid w:val="00CB708F"/>
    <w:rsid w:val="00CC15C1"/>
    <w:rsid w:val="00CD2EC3"/>
    <w:rsid w:val="00CD747B"/>
    <w:rsid w:val="00CE3BEF"/>
    <w:rsid w:val="00CE4B32"/>
    <w:rsid w:val="00CF2F1D"/>
    <w:rsid w:val="00CF6054"/>
    <w:rsid w:val="00CF6E13"/>
    <w:rsid w:val="00D134DE"/>
    <w:rsid w:val="00D141E4"/>
    <w:rsid w:val="00D23554"/>
    <w:rsid w:val="00D33398"/>
    <w:rsid w:val="00D3441D"/>
    <w:rsid w:val="00D36408"/>
    <w:rsid w:val="00D37B04"/>
    <w:rsid w:val="00D43CCC"/>
    <w:rsid w:val="00D47B57"/>
    <w:rsid w:val="00D542BD"/>
    <w:rsid w:val="00D54C3D"/>
    <w:rsid w:val="00D55910"/>
    <w:rsid w:val="00D641D4"/>
    <w:rsid w:val="00D70CE6"/>
    <w:rsid w:val="00D71DCA"/>
    <w:rsid w:val="00D772C5"/>
    <w:rsid w:val="00D83807"/>
    <w:rsid w:val="00D955CC"/>
    <w:rsid w:val="00DA10B0"/>
    <w:rsid w:val="00DB6288"/>
    <w:rsid w:val="00DC3071"/>
    <w:rsid w:val="00DC4BAC"/>
    <w:rsid w:val="00DD4936"/>
    <w:rsid w:val="00DE61A6"/>
    <w:rsid w:val="00DF1093"/>
    <w:rsid w:val="00DF575C"/>
    <w:rsid w:val="00DF7573"/>
    <w:rsid w:val="00E06958"/>
    <w:rsid w:val="00E22023"/>
    <w:rsid w:val="00E2552B"/>
    <w:rsid w:val="00E26E03"/>
    <w:rsid w:val="00E31540"/>
    <w:rsid w:val="00E33588"/>
    <w:rsid w:val="00E42DA2"/>
    <w:rsid w:val="00E44847"/>
    <w:rsid w:val="00E55A29"/>
    <w:rsid w:val="00E81594"/>
    <w:rsid w:val="00E817DB"/>
    <w:rsid w:val="00E86BD7"/>
    <w:rsid w:val="00E90F30"/>
    <w:rsid w:val="00E97026"/>
    <w:rsid w:val="00EA57C1"/>
    <w:rsid w:val="00EB34AF"/>
    <w:rsid w:val="00ED4FD6"/>
    <w:rsid w:val="00ED5059"/>
    <w:rsid w:val="00EF5026"/>
    <w:rsid w:val="00F01DCC"/>
    <w:rsid w:val="00F04E0C"/>
    <w:rsid w:val="00F10AB1"/>
    <w:rsid w:val="00F1181B"/>
    <w:rsid w:val="00F27E3C"/>
    <w:rsid w:val="00F33252"/>
    <w:rsid w:val="00F33E17"/>
    <w:rsid w:val="00F552D3"/>
    <w:rsid w:val="00F71699"/>
    <w:rsid w:val="00F73381"/>
    <w:rsid w:val="00F80196"/>
    <w:rsid w:val="00F82C37"/>
    <w:rsid w:val="00FA0C77"/>
    <w:rsid w:val="00FA617A"/>
    <w:rsid w:val="00FC46E9"/>
    <w:rsid w:val="00FC4B35"/>
    <w:rsid w:val="00FC67C6"/>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2F68C-6A93-4FF8-994B-B097BB6DFFD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dotm</Template>
  <TotalTime>1088</TotalTime>
  <Pages>26</Pages>
  <Words>52753</Words>
  <Characters>305969</Characters>
  <Application>Microsoft Office Word</Application>
  <DocSecurity>0</DocSecurity>
  <Lines>5563</Lines>
  <Paragraphs>20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Diana María Cruz Tejada</cp:lastModifiedBy>
  <cp:revision>270</cp:revision>
  <dcterms:created xsi:type="dcterms:W3CDTF">2024-07-16T07:00:00Z</dcterms:created>
  <dcterms:modified xsi:type="dcterms:W3CDTF">2024-08-22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